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DFE7BE2" w14:textId="05C43868" w:rsidR="00E156C5" w:rsidRPr="002548DE" w:rsidRDefault="00E156C5" w:rsidP="006D0C5C">
      <w:pPr>
        <w:spacing w:after="0" w:line="480" w:lineRule="auto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bookmarkStart w:id="0" w:name="_GoBack"/>
      <w:bookmarkEnd w:id="0"/>
      <w:r w:rsidRPr="002548DE">
        <w:rPr>
          <w:rFonts w:ascii="Times New Roman" w:hAnsi="Times New Roman" w:cs="Times New Roman"/>
          <w:b/>
          <w:sz w:val="24"/>
          <w:szCs w:val="24"/>
        </w:rPr>
        <w:t>Supplementary Figure 1. Chemotherapy induce</w:t>
      </w:r>
      <w:r w:rsidR="00EF49FA" w:rsidRPr="002548DE">
        <w:rPr>
          <w:rFonts w:ascii="Times New Roman" w:hAnsi="Times New Roman" w:cs="Times New Roman"/>
          <w:b/>
          <w:sz w:val="24"/>
          <w:szCs w:val="24"/>
        </w:rPr>
        <w:t>s</w:t>
      </w:r>
      <w:r w:rsidRPr="002548DE">
        <w:rPr>
          <w:rFonts w:ascii="Times New Roman" w:hAnsi="Times New Roman" w:cs="Times New Roman"/>
          <w:b/>
          <w:sz w:val="24"/>
          <w:szCs w:val="24"/>
        </w:rPr>
        <w:t xml:space="preserve"> multiple </w:t>
      </w:r>
      <w:r w:rsidR="005F2880" w:rsidRPr="002548DE">
        <w:rPr>
          <w:rFonts w:ascii="Times New Roman" w:hAnsi="Times New Roman" w:cs="Times New Roman"/>
          <w:b/>
          <w:sz w:val="24"/>
          <w:szCs w:val="24"/>
        </w:rPr>
        <w:t>cell death-associated pathways</w:t>
      </w:r>
      <w:r w:rsidRPr="002548DE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2548DE">
        <w:rPr>
          <w:rFonts w:ascii="Times New Roman" w:hAnsi="Times New Roman" w:cs="Times New Roman"/>
          <w:sz w:val="24"/>
          <w:szCs w:val="24"/>
        </w:rPr>
        <w:t xml:space="preserve">4T1 cells were treated with </w:t>
      </w:r>
      <w:r w:rsidR="005F2880" w:rsidRPr="002548DE">
        <w:rPr>
          <w:rFonts w:ascii="Times New Roman" w:hAnsi="Times New Roman" w:cs="Times New Roman"/>
          <w:sz w:val="24"/>
          <w:szCs w:val="24"/>
        </w:rPr>
        <w:t>v</w:t>
      </w:r>
      <w:r w:rsidRPr="002548DE">
        <w:rPr>
          <w:rFonts w:ascii="Times New Roman" w:hAnsi="Times New Roman" w:cs="Times New Roman"/>
          <w:sz w:val="24"/>
          <w:szCs w:val="24"/>
        </w:rPr>
        <w:t>ehicle (</w:t>
      </w:r>
      <w:r w:rsidR="005F2880" w:rsidRPr="002548DE">
        <w:rPr>
          <w:rFonts w:ascii="Times New Roman" w:hAnsi="Times New Roman" w:cs="Times New Roman"/>
          <w:sz w:val="24"/>
          <w:szCs w:val="24"/>
        </w:rPr>
        <w:t>m</w:t>
      </w:r>
      <w:r w:rsidRPr="002548DE">
        <w:rPr>
          <w:rFonts w:ascii="Times New Roman" w:hAnsi="Times New Roman" w:cs="Times New Roman"/>
          <w:sz w:val="24"/>
          <w:szCs w:val="24"/>
        </w:rPr>
        <w:t xml:space="preserve">edia), 10ug/ml mafosfamide (MAF) or 1000ng/ml gemcitabine (GEM) for either (A) 4 hours or (B-F) 24 hours. Western blotting </w:t>
      </w:r>
      <w:r w:rsidR="003717F1" w:rsidRPr="002548DE">
        <w:rPr>
          <w:rFonts w:ascii="Times New Roman" w:hAnsi="Times New Roman" w:cs="Times New Roman"/>
          <w:sz w:val="24"/>
          <w:szCs w:val="24"/>
        </w:rPr>
        <w:t xml:space="preserve">(representative of 2 </w:t>
      </w:r>
      <w:r w:rsidR="00F50AFF">
        <w:rPr>
          <w:rFonts w:ascii="Times New Roman" w:hAnsi="Times New Roman" w:cs="Times New Roman"/>
          <w:sz w:val="24"/>
          <w:szCs w:val="24"/>
        </w:rPr>
        <w:t xml:space="preserve">independent </w:t>
      </w:r>
      <w:r w:rsidR="003717F1" w:rsidRPr="002548DE">
        <w:rPr>
          <w:rFonts w:ascii="Times New Roman" w:hAnsi="Times New Roman" w:cs="Times New Roman"/>
          <w:sz w:val="24"/>
          <w:szCs w:val="24"/>
        </w:rPr>
        <w:t xml:space="preserve">blots) </w:t>
      </w:r>
      <w:r w:rsidRPr="002548DE">
        <w:rPr>
          <w:rFonts w:ascii="Times New Roman" w:hAnsi="Times New Roman" w:cs="Times New Roman"/>
          <w:sz w:val="24"/>
          <w:szCs w:val="24"/>
        </w:rPr>
        <w:t xml:space="preserve">and flow cytometry </w:t>
      </w:r>
      <w:r w:rsidR="003717F1" w:rsidRPr="002548DE">
        <w:rPr>
          <w:rFonts w:ascii="Times New Roman" w:hAnsi="Times New Roman" w:cs="Times New Roman"/>
          <w:sz w:val="24"/>
          <w:szCs w:val="24"/>
        </w:rPr>
        <w:t>(</w:t>
      </w:r>
      <w:r w:rsidR="003717F1" w:rsidRPr="00C51891">
        <w:rPr>
          <w:rFonts w:ascii="Times New Roman" w:hAnsi="Times New Roman" w:cs="Times New Roman"/>
          <w:i/>
          <w:sz w:val="24"/>
          <w:szCs w:val="24"/>
        </w:rPr>
        <w:t>n</w:t>
      </w:r>
      <w:r w:rsidR="00C51891">
        <w:rPr>
          <w:rFonts w:ascii="Times New Roman" w:hAnsi="Times New Roman" w:cs="Times New Roman"/>
          <w:sz w:val="24"/>
          <w:szCs w:val="24"/>
        </w:rPr>
        <w:t xml:space="preserve"> </w:t>
      </w:r>
      <w:r w:rsidR="003717F1" w:rsidRPr="002548DE">
        <w:rPr>
          <w:rFonts w:ascii="Times New Roman" w:hAnsi="Times New Roman" w:cs="Times New Roman"/>
          <w:sz w:val="24"/>
          <w:szCs w:val="24"/>
        </w:rPr>
        <w:t>=</w:t>
      </w:r>
      <w:r w:rsidR="00C51891">
        <w:rPr>
          <w:rFonts w:ascii="Times New Roman" w:hAnsi="Times New Roman" w:cs="Times New Roman"/>
          <w:sz w:val="24"/>
          <w:szCs w:val="24"/>
        </w:rPr>
        <w:t xml:space="preserve"> </w:t>
      </w:r>
      <w:r w:rsidR="003717F1" w:rsidRPr="002548DE">
        <w:rPr>
          <w:rFonts w:ascii="Times New Roman" w:hAnsi="Times New Roman" w:cs="Times New Roman"/>
          <w:sz w:val="24"/>
          <w:szCs w:val="24"/>
        </w:rPr>
        <w:t>3 per group</w:t>
      </w:r>
      <w:r w:rsidR="00F50AFF">
        <w:rPr>
          <w:rFonts w:ascii="Times New Roman" w:hAnsi="Times New Roman" w:cs="Times New Roman"/>
          <w:sz w:val="24"/>
          <w:szCs w:val="24"/>
        </w:rPr>
        <w:t xml:space="preserve"> </w:t>
      </w:r>
      <w:r w:rsidR="00F50AFF">
        <w:rPr>
          <w:rFonts w:ascii="Times New Roman" w:hAnsi="Times New Roman" w:cs="Times New Roman"/>
          <w:bCs/>
          <w:sz w:val="24"/>
          <w:szCs w:val="24"/>
        </w:rPr>
        <w:t>over 2 independent experiments</w:t>
      </w:r>
      <w:r w:rsidR="003717F1" w:rsidRPr="002548DE">
        <w:rPr>
          <w:rFonts w:ascii="Times New Roman" w:hAnsi="Times New Roman" w:cs="Times New Roman"/>
          <w:sz w:val="24"/>
          <w:szCs w:val="24"/>
        </w:rPr>
        <w:t xml:space="preserve">) </w:t>
      </w:r>
      <w:r w:rsidRPr="002548DE">
        <w:rPr>
          <w:rFonts w:ascii="Times New Roman" w:hAnsi="Times New Roman" w:cs="Times New Roman"/>
          <w:sz w:val="24"/>
          <w:szCs w:val="24"/>
        </w:rPr>
        <w:t xml:space="preserve">were used to characterize cell death pathways activated by MAF or GEM treatment. Actin was used as a loading control in </w:t>
      </w:r>
      <w:r w:rsidR="00EF49FA" w:rsidRPr="002548DE">
        <w:rPr>
          <w:rFonts w:ascii="Times New Roman" w:hAnsi="Times New Roman" w:cs="Times New Roman"/>
          <w:sz w:val="24"/>
          <w:szCs w:val="24"/>
        </w:rPr>
        <w:t xml:space="preserve">all </w:t>
      </w:r>
      <w:r w:rsidRPr="002548DE">
        <w:rPr>
          <w:rFonts w:ascii="Times New Roman" w:hAnsi="Times New Roman" w:cs="Times New Roman"/>
          <w:sz w:val="24"/>
          <w:szCs w:val="24"/>
        </w:rPr>
        <w:t>western blot</w:t>
      </w:r>
      <w:r w:rsidR="003717F1" w:rsidRPr="002548DE">
        <w:rPr>
          <w:rFonts w:ascii="Times New Roman" w:hAnsi="Times New Roman" w:cs="Times New Roman"/>
          <w:sz w:val="24"/>
          <w:szCs w:val="24"/>
        </w:rPr>
        <w:t>s</w:t>
      </w:r>
      <w:r w:rsidRPr="002548DE">
        <w:rPr>
          <w:rFonts w:ascii="Times New Roman" w:hAnsi="Times New Roman" w:cs="Times New Roman"/>
          <w:sz w:val="24"/>
          <w:szCs w:val="24"/>
        </w:rPr>
        <w:t>. A) Endoplasmic reticulum stress upon treatment with chemotherapy</w:t>
      </w:r>
      <w:r w:rsidR="003717F1" w:rsidRPr="002548DE">
        <w:rPr>
          <w:rFonts w:ascii="Times New Roman" w:hAnsi="Times New Roman" w:cs="Times New Roman"/>
          <w:sz w:val="24"/>
          <w:szCs w:val="24"/>
        </w:rPr>
        <w:t xml:space="preserve"> was assessed through p</w:t>
      </w:r>
      <w:r w:rsidRPr="002548DE">
        <w:rPr>
          <w:rFonts w:ascii="Times New Roman" w:hAnsi="Times New Roman" w:cs="Times New Roman"/>
          <w:sz w:val="24"/>
          <w:szCs w:val="24"/>
        </w:rPr>
        <w:t xml:space="preserve">hosphorylation of </w:t>
      </w:r>
      <w:r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ERK (</w:t>
      </w:r>
      <w:r w:rsidR="006A1A79"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KR-like endoplasmic reticulum kinase</w:t>
      </w:r>
      <w:r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) and eIF2α (eukaryotic </w:t>
      </w:r>
      <w:r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initiation factor). B) The cleavage of caspase-3 and C) annexin V staining </w:t>
      </w:r>
      <w:r w:rsidR="003717F1"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>were</w:t>
      </w:r>
      <w:r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alyzed in 4T1 cells </w:t>
      </w:r>
      <w:r w:rsidR="003717F1"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>to assess apoptosis</w:t>
      </w:r>
      <w:r w:rsidR="008D3481"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 response to MAF or GEM</w:t>
      </w:r>
      <w:r w:rsidRPr="002548DE">
        <w:rPr>
          <w:rFonts w:ascii="Times New Roman" w:hAnsi="Times New Roman" w:cs="Times New Roman"/>
          <w:sz w:val="24"/>
          <w:szCs w:val="24"/>
        </w:rPr>
        <w:t xml:space="preserve">. * </w:t>
      </w:r>
      <w:r w:rsidRPr="002548DE">
        <w:rPr>
          <w:rFonts w:ascii="Times New Roman" w:hAnsi="Times New Roman" w:cs="Times New Roman"/>
          <w:i/>
          <w:sz w:val="24"/>
          <w:szCs w:val="24"/>
        </w:rPr>
        <w:t>P</w:t>
      </w:r>
      <w:r w:rsidRPr="002548DE">
        <w:rPr>
          <w:rFonts w:ascii="Times New Roman" w:hAnsi="Times New Roman" w:cs="Times New Roman"/>
          <w:sz w:val="24"/>
          <w:szCs w:val="24"/>
        </w:rPr>
        <w:t xml:space="preserve"> &lt; 0.05 compared to vehicle. </w:t>
      </w:r>
      <w:r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D) </w:t>
      </w:r>
      <w:r w:rsidR="003717F1"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>Lipidation</w:t>
      </w:r>
      <w:r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LC3</w:t>
      </w:r>
      <w:r w:rsidR="003043F6"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>-</w:t>
      </w:r>
      <w:r w:rsidR="003717F1"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>I</w:t>
      </w:r>
      <w:r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Microtubule-associated </w:t>
      </w:r>
      <w:r w:rsidRPr="002548DE">
        <w:rPr>
          <w:rStyle w:val="Emphasis"/>
          <w:rFonts w:ascii="Times New Roman" w:hAnsi="Times New Roman" w:cs="Times New Roman"/>
          <w:bCs/>
          <w:i w:val="0"/>
          <w:iCs w:val="0"/>
          <w:sz w:val="24"/>
          <w:szCs w:val="24"/>
          <w:shd w:val="clear" w:color="auto" w:fill="FFFFFF"/>
        </w:rPr>
        <w:t>protein</w:t>
      </w:r>
      <w:r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> 1A/1B-light chain 3)</w:t>
      </w:r>
      <w:r w:rsidR="003717F1"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 LC3</w:t>
      </w:r>
      <w:r w:rsidR="003043F6"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>-</w:t>
      </w:r>
      <w:r w:rsidR="003717F1"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>II</w:t>
      </w:r>
      <w:r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</w:t>
      </w:r>
      <w:r w:rsidR="003717F1"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degradation of </w:t>
      </w:r>
      <w:r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SQSTM-1 (Sequestrome-1; </w:t>
      </w:r>
      <w:r w:rsidR="003717F1"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</w:t>
      </w:r>
      <w:r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62) </w:t>
      </w:r>
      <w:r w:rsidR="003717F1"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re associated with autophagy</w:t>
      </w:r>
      <w:r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E) Phosphorylation of MLKL (mixed lineage kinase domain-like) </w:t>
      </w:r>
      <w:r w:rsidR="003717F1"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s associated with necroptosis</w:t>
      </w:r>
      <w:r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F) The cleavage of caspase 1 and 7 </w:t>
      </w:r>
      <w:r w:rsidR="003717F1"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re associated with pyroptosis</w:t>
      </w:r>
      <w:r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</w:p>
    <w:p w14:paraId="337A879C" w14:textId="1CF383B5" w:rsidR="003B2E81" w:rsidRPr="002548DE" w:rsidRDefault="00E156C5" w:rsidP="006D0C5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2548DE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t xml:space="preserve">Supplementary Figure 2. </w:t>
      </w:r>
      <w:r w:rsidR="003D448F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t>NKT-cell</w:t>
      </w:r>
      <w:r w:rsidRPr="002548DE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t xml:space="preserve"> activation following therapy. </w:t>
      </w:r>
      <w:r w:rsidRPr="002548DE">
        <w:rPr>
          <w:rFonts w:ascii="Times New Roman" w:eastAsia="Times New Roman" w:hAnsi="Times New Roman" w:cs="Times New Roman"/>
          <w:sz w:val="24"/>
          <w:szCs w:val="24"/>
          <w:lang w:eastAsia="en-CA"/>
        </w:rPr>
        <w:t>Mice were inoculated with 2x10</w:t>
      </w:r>
      <w:r w:rsidRPr="002548DE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n-CA"/>
        </w:rPr>
        <w:t>5</w:t>
      </w:r>
      <w:r w:rsidRPr="002548DE">
        <w:rPr>
          <w:rFonts w:ascii="Times New Roman" w:eastAsia="Times New Roman" w:hAnsi="Times New Roman" w:cs="Times New Roman"/>
          <w:sz w:val="24"/>
          <w:szCs w:val="24"/>
          <w:lang w:eastAsia="en-CA"/>
        </w:rPr>
        <w:t xml:space="preserve"> 4T1 mammary carcinoma cells </w:t>
      </w:r>
      <w:r w:rsidR="009F1398" w:rsidRPr="002548DE">
        <w:rPr>
          <w:rFonts w:ascii="Times New Roman" w:eastAsia="Times New Roman" w:hAnsi="Times New Roman" w:cs="Times New Roman"/>
          <w:sz w:val="24"/>
          <w:szCs w:val="24"/>
          <w:lang w:eastAsia="en-CA"/>
        </w:rPr>
        <w:t>and treated with</w:t>
      </w:r>
      <w:r w:rsidRPr="002548DE">
        <w:rPr>
          <w:rFonts w:ascii="Times New Roman" w:eastAsia="Times New Roman" w:hAnsi="Times New Roman" w:cs="Times New Roman"/>
          <w:sz w:val="24"/>
          <w:szCs w:val="24"/>
          <w:lang w:eastAsia="en-CA"/>
        </w:rPr>
        <w:t xml:space="preserve"> gemcitabine </w:t>
      </w:r>
      <w:r w:rsidRPr="002548DE">
        <w:rPr>
          <w:rFonts w:ascii="Times New Roman" w:eastAsia="Calibri" w:hAnsi="Times New Roman" w:cs="Times New Roman"/>
          <w:sz w:val="24"/>
          <w:szCs w:val="24"/>
        </w:rPr>
        <w:t>(GEM) (30</w:t>
      </w:r>
      <w:r w:rsidR="00E523C5" w:rsidRPr="002548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548DE">
        <w:rPr>
          <w:rFonts w:ascii="Times New Roman" w:eastAsia="Calibri" w:hAnsi="Times New Roman" w:cs="Times New Roman"/>
          <w:sz w:val="24"/>
          <w:szCs w:val="24"/>
        </w:rPr>
        <w:t>mg/kg on day 12, 14, 16)</w:t>
      </w:r>
      <w:r w:rsidR="00533B59" w:rsidRPr="002548DE">
        <w:rPr>
          <w:rFonts w:ascii="Times New Roman" w:eastAsia="Calibri" w:hAnsi="Times New Roman" w:cs="Times New Roman"/>
          <w:sz w:val="24"/>
          <w:szCs w:val="24"/>
        </w:rPr>
        <w:t xml:space="preserve"> or</w:t>
      </w:r>
      <w:r w:rsidRPr="002548DE">
        <w:rPr>
          <w:rFonts w:ascii="Times New Roman" w:eastAsia="Calibri" w:hAnsi="Times New Roman" w:cs="Times New Roman"/>
          <w:sz w:val="24"/>
          <w:szCs w:val="24"/>
        </w:rPr>
        <w:t xml:space="preserve"> perioral cyclophosphamide (CPX) (20</w:t>
      </w:r>
      <w:r w:rsidR="00E523C5" w:rsidRPr="002548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548DE">
        <w:rPr>
          <w:rFonts w:ascii="Times New Roman" w:eastAsia="Calibri" w:hAnsi="Times New Roman" w:cs="Times New Roman"/>
          <w:sz w:val="24"/>
          <w:szCs w:val="24"/>
        </w:rPr>
        <w:t>mg/kg/day) from day 12-16</w:t>
      </w:r>
      <w:r w:rsidR="00533B59" w:rsidRPr="002548DE">
        <w:rPr>
          <w:rFonts w:ascii="Times New Roman" w:eastAsia="Calibri" w:hAnsi="Times New Roman" w:cs="Times New Roman"/>
          <w:sz w:val="24"/>
          <w:szCs w:val="24"/>
        </w:rPr>
        <w:t xml:space="preserve">. Splenocytes were harvested on </w:t>
      </w:r>
      <w:r w:rsidR="00AD7291">
        <w:rPr>
          <w:rFonts w:ascii="Times New Roman" w:eastAsia="Calibri" w:hAnsi="Times New Roman" w:cs="Times New Roman"/>
          <w:sz w:val="24"/>
          <w:szCs w:val="24"/>
        </w:rPr>
        <w:t>d</w:t>
      </w:r>
      <w:r w:rsidR="00533B59" w:rsidRPr="002548DE">
        <w:rPr>
          <w:rFonts w:ascii="Times New Roman" w:eastAsia="Calibri" w:hAnsi="Times New Roman" w:cs="Times New Roman"/>
          <w:sz w:val="24"/>
          <w:szCs w:val="24"/>
        </w:rPr>
        <w:t>ay 17 to assess NKT cell activation status. As positive controls, some mice were treated with</w:t>
      </w:r>
      <w:r w:rsidRPr="002548DE">
        <w:rPr>
          <w:rFonts w:ascii="Times New Roman" w:hAnsi="Times New Roman" w:cs="Times New Roman"/>
          <w:bCs/>
          <w:sz w:val="24"/>
          <w:szCs w:val="24"/>
        </w:rPr>
        <w:t xml:space="preserve"> α-GalCer-loaded</w:t>
      </w:r>
      <w:r w:rsidRPr="002548DE" w:rsidDel="007C574A">
        <w:rPr>
          <w:rFonts w:ascii="Times New Roman" w:hAnsi="Times New Roman" w:cs="Times New Roman"/>
          <w:sz w:val="24"/>
          <w:szCs w:val="24"/>
        </w:rPr>
        <w:t xml:space="preserve"> </w:t>
      </w:r>
      <w:r w:rsidRPr="002548DE">
        <w:rPr>
          <w:rFonts w:ascii="Times New Roman" w:hAnsi="Times New Roman" w:cs="Times New Roman"/>
          <w:sz w:val="24"/>
          <w:szCs w:val="24"/>
        </w:rPr>
        <w:t>DCs</w:t>
      </w:r>
      <w:r w:rsidRPr="002548DE">
        <w:rPr>
          <w:rFonts w:ascii="Times New Roman" w:eastAsia="Calibri" w:hAnsi="Times New Roman" w:cs="Times New Roman"/>
          <w:sz w:val="24"/>
          <w:szCs w:val="24"/>
        </w:rPr>
        <w:t xml:space="preserve"> 3 days prior to harvest or 3 hours prior to harvest</w:t>
      </w:r>
      <w:r w:rsidR="00F97041" w:rsidRPr="002548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533B59" w:rsidRPr="002548DE">
        <w:rPr>
          <w:rFonts w:ascii="Times New Roman" w:eastAsia="Calibri" w:hAnsi="Times New Roman" w:cs="Times New Roman"/>
          <w:sz w:val="24"/>
          <w:szCs w:val="24"/>
        </w:rPr>
        <w:t>(</w:t>
      </w:r>
      <w:r w:rsidR="00533B59"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since </w:t>
      </w:r>
      <w:r w:rsidR="000B185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FN</w:t>
      </w:r>
      <w:r w:rsidR="00533B59"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γ levels return to baseline by 72 hours following </w:t>
      </w:r>
      <w:r w:rsidR="00533B59" w:rsidRPr="002548DE">
        <w:rPr>
          <w:rFonts w:ascii="Times New Roman" w:hAnsi="Times New Roman" w:cs="Times New Roman"/>
          <w:bCs/>
          <w:sz w:val="24"/>
          <w:szCs w:val="24"/>
        </w:rPr>
        <w:t>α-GalCer-loaded</w:t>
      </w:r>
      <w:r w:rsidR="00533B59" w:rsidRPr="002548DE" w:rsidDel="007C574A">
        <w:rPr>
          <w:rFonts w:ascii="Times New Roman" w:hAnsi="Times New Roman" w:cs="Times New Roman"/>
          <w:sz w:val="24"/>
          <w:szCs w:val="24"/>
        </w:rPr>
        <w:t xml:space="preserve"> </w:t>
      </w:r>
      <w:r w:rsidR="00533B59" w:rsidRPr="002548DE">
        <w:rPr>
          <w:rFonts w:ascii="Times New Roman" w:hAnsi="Times New Roman" w:cs="Times New Roman"/>
          <w:sz w:val="24"/>
          <w:szCs w:val="24"/>
        </w:rPr>
        <w:t>DC treatment</w:t>
      </w:r>
      <w:r w:rsidRPr="002548DE">
        <w:rPr>
          <w:rFonts w:ascii="Times New Roman" w:eastAsia="Calibri" w:hAnsi="Times New Roman" w:cs="Times New Roman"/>
          <w:sz w:val="24"/>
          <w:szCs w:val="24"/>
        </w:rPr>
        <w:t>). A) The number of NKT cells (TCRβ</w:t>
      </w:r>
      <w:r w:rsidRPr="002548DE">
        <w:rPr>
          <w:rFonts w:ascii="Times New Roman" w:eastAsia="Calibri" w:hAnsi="Times New Roman" w:cs="Times New Roman"/>
          <w:sz w:val="24"/>
          <w:szCs w:val="24"/>
          <w:vertAlign w:val="superscript"/>
        </w:rPr>
        <w:t>+</w:t>
      </w:r>
      <w:r w:rsidRPr="002548DE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t xml:space="preserve"> </w:t>
      </w:r>
      <w:r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D1d tetramer</w:t>
      </w:r>
      <w:r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perscript"/>
        </w:rPr>
        <w:t>+</w:t>
      </w:r>
      <w:r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) </w:t>
      </w:r>
      <w:r w:rsidR="00533B59"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nd</w:t>
      </w:r>
      <w:r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frequency of B) CD69</w:t>
      </w:r>
      <w:r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perscript"/>
        </w:rPr>
        <w:t>+</w:t>
      </w:r>
      <w:r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NKT cells</w:t>
      </w:r>
      <w:r w:rsidR="009F1398"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(</w:t>
      </w:r>
      <w:r w:rsidR="008D3481"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expression is lost </w:t>
      </w:r>
      <w:r w:rsidR="009F1398"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following </w:t>
      </w:r>
      <w:r w:rsidR="003D448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NKT-cell</w:t>
      </w:r>
      <w:r w:rsidR="009F1398"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ctivation)</w:t>
      </w:r>
      <w:r w:rsidR="003043F6"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3043F6"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 w:fldLock="1"/>
      </w:r>
      <w:r w:rsidR="003043F6"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>ADDIN CSL_CITATION { "citationItems" : [ { "id" : "ITEM-1", "itemData" : { "DOI" : "10.1038/icb.2015.67", "ISSN" : "1440-1711", "PMID" : "26095148", "abstract" : "Natural killer T (NKT) cells are glycolipid-reactive T lymphocytes that function in immunosurveillance and immune regulation. However, reduced tumor control in NKT cell deficient J\u03b118(-/-) mice may be confounded by an overall reduction in TCR repertoire diversity in these animals. Mechanistic studies are also hindered by a lack of tools to target molecules specifically in NKT cells. To address these issues, we developed protocols to expand functional NKT cells and stably reconstitute them in J\u03b118(-/-) mice. In vivo delivery of \u03b1-galactosylceramide (\u03b1-GalCer)-loaded dendritic cells expanded NKT cells in wild-type mice without skewing CD4 or TCR V\u03b2 expression profiles. Expanded NKT cells exhibited enhanced cytokine responses upon re-stimulation with glycolipid or CD3 ligation. Adoptive transfer of recently expanded wild-type or IFN-\u03b3(-/-) NKT cells protected recipient J\u03b118(-/-) mice from B16 melanoma metastasis without the need for additional glycolipid stimulation. However, NKT cell reconstitution in recipient J\u03b118(-/-) mice was short lived. Long term reconstitution was only achieved when expanded NKT cells were transferred into sublethally irradiated recipients. Thirty days after transfer, NKT cell numbers, phenotype, and \u03b1-GalCer-induced cytokine responses were equivalent to na\u00efve wild-type mice. J\u03b118(-/-) recipients reconstituted with wild-type or IFN-\u03b3(-/-) NKT cells were both protected from B16 melanoma metastasis following \u03b1-GalCer treatment, and NK cell transactivation was intact in mice reconstituted with IFN-\u03b3(-/-) NKT cells. These studies validate the use of reconstitution protocols to investigate mechanisms of NKT cell immune function, demonstrating that NKT cell-derived IFN-\u03b3 and the altered TCR repertoire in J\u03b118(-/-) mice do not impact NKT cell-mediated anti-tumor responses.Immunology and Cell Biology accepted article preview online, 22 June 2015. doi:10.1038/icb.2015.67.", "author" : [ { "dropping-particle" : "", "family" : "Gebremeskel", "given" : "Simon", "non-dropping-particle" : "", "parse-names" : false, "suffix" : "" }, { "dropping-particle" : "", "family" : "Slauenwhite", "given" : "Drew", "non-dropping-particle" : "", "parse-names" : false, "suffix" : "" }, { "dropping-particle" : "", "family" : "Johnston", "given" : "Brent", "non-dropping-particle" : "", "parse-names" : false, "suffix" : "" } ], "container-title" : "Immunology and cell biology", "id" : "ITEM-1", "issue" : "1", "issued" : { "date-parts" : [ [ "2016", "6", "22" ] ] }, "page" : "90-100", "title" : "Reconstitution models to evaluate natural killer T cell function in tumor control.", "type" : "article-journal", "volume" : "94" }, "uris" : [ "http://www.mendeley.com/documents/?uuid=bc824c4b-4742-409a-9807-ab83bff8746a" ] } ], "mendeley" : { "formattedCitation" : "(4)", "plainTextFormattedCitation" : "(4)" }, "properties" : { "noteIndex" : 0 }, "schema" : "https://github.com/citation-style-language/schema/raw/master/csl-citation.json" }</w:instrText>
      </w:r>
      <w:r w:rsidR="003043F6"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3043F6" w:rsidRPr="002548DE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>(4)</w:t>
      </w:r>
      <w:r w:rsidR="003043F6"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, C) </w:t>
      </w:r>
      <w:r w:rsidR="000B185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FN</w:t>
      </w:r>
      <w:r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γ</w:t>
      </w:r>
      <w:r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perscript"/>
        </w:rPr>
        <w:t>+</w:t>
      </w:r>
      <w:r w:rsidR="003D448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NKT cells, </w:t>
      </w:r>
      <w:r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)</w:t>
      </w:r>
      <w:r w:rsidR="00533B59"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nd</w:t>
      </w:r>
      <w:r w:rsidRPr="002548D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Granzyme-</w:t>
      </w:r>
      <w:r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>B</w:t>
      </w:r>
      <w:r w:rsidRPr="002548DE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 xml:space="preserve">+ </w:t>
      </w:r>
      <w:r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NKT cells </w:t>
      </w:r>
      <w:r w:rsidR="00533B59"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>were</w:t>
      </w:r>
      <w:r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533B59"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>assessed</w:t>
      </w:r>
      <w:r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y flow cytometry</w:t>
      </w:r>
      <w:r w:rsidR="008D3481"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2548DE">
        <w:rPr>
          <w:rFonts w:ascii="Times New Roman" w:hAnsi="Times New Roman" w:cs="Times New Roman"/>
          <w:sz w:val="24"/>
          <w:szCs w:val="24"/>
        </w:rPr>
        <w:t>(</w:t>
      </w:r>
      <w:r w:rsidRPr="003D64DB">
        <w:rPr>
          <w:rFonts w:ascii="Times New Roman" w:hAnsi="Times New Roman" w:cs="Times New Roman"/>
          <w:i/>
          <w:sz w:val="24"/>
          <w:szCs w:val="24"/>
        </w:rPr>
        <w:t>n</w:t>
      </w:r>
      <w:r w:rsidR="003D64DB">
        <w:rPr>
          <w:rFonts w:ascii="Times New Roman" w:hAnsi="Times New Roman" w:cs="Times New Roman"/>
          <w:sz w:val="24"/>
          <w:szCs w:val="24"/>
        </w:rPr>
        <w:t xml:space="preserve"> </w:t>
      </w:r>
      <w:r w:rsidRPr="002548DE">
        <w:rPr>
          <w:rFonts w:ascii="Times New Roman" w:hAnsi="Times New Roman" w:cs="Times New Roman"/>
          <w:sz w:val="24"/>
          <w:szCs w:val="24"/>
        </w:rPr>
        <w:t>= 5 per group</w:t>
      </w:r>
      <w:r w:rsidR="00F50AFF">
        <w:rPr>
          <w:rFonts w:ascii="Times New Roman" w:hAnsi="Times New Roman" w:cs="Times New Roman"/>
          <w:sz w:val="24"/>
          <w:szCs w:val="24"/>
        </w:rPr>
        <w:t xml:space="preserve"> </w:t>
      </w:r>
      <w:r w:rsidR="00F50AFF">
        <w:rPr>
          <w:rFonts w:ascii="Times New Roman" w:hAnsi="Times New Roman" w:cs="Times New Roman"/>
          <w:bCs/>
          <w:sz w:val="24"/>
          <w:szCs w:val="24"/>
        </w:rPr>
        <w:t>over 2 independent experiments</w:t>
      </w:r>
      <w:r w:rsidRPr="002548DE">
        <w:rPr>
          <w:rFonts w:ascii="Times New Roman" w:hAnsi="Times New Roman" w:cs="Times New Roman"/>
          <w:sz w:val="24"/>
          <w:szCs w:val="24"/>
        </w:rPr>
        <w:t>).</w:t>
      </w:r>
      <w:r w:rsidRPr="002548D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2548DE">
        <w:rPr>
          <w:rFonts w:ascii="Times New Roman" w:hAnsi="Times New Roman" w:cs="Times New Roman"/>
          <w:sz w:val="24"/>
          <w:szCs w:val="24"/>
        </w:rPr>
        <w:t xml:space="preserve">* </w:t>
      </w:r>
      <w:r w:rsidRPr="002548DE">
        <w:rPr>
          <w:rFonts w:ascii="Times New Roman" w:hAnsi="Times New Roman" w:cs="Times New Roman"/>
          <w:i/>
          <w:sz w:val="24"/>
          <w:szCs w:val="24"/>
        </w:rPr>
        <w:t>P</w:t>
      </w:r>
      <w:r w:rsidRPr="002548DE">
        <w:rPr>
          <w:rFonts w:ascii="Times New Roman" w:hAnsi="Times New Roman" w:cs="Times New Roman"/>
          <w:sz w:val="24"/>
          <w:szCs w:val="24"/>
        </w:rPr>
        <w:t xml:space="preserve"> &lt; 0.05 compared to </w:t>
      </w:r>
      <w:r w:rsidR="009F1398" w:rsidRPr="002548DE">
        <w:rPr>
          <w:rFonts w:ascii="Times New Roman" w:hAnsi="Times New Roman" w:cs="Times New Roman"/>
          <w:sz w:val="24"/>
          <w:szCs w:val="24"/>
        </w:rPr>
        <w:t>u</w:t>
      </w:r>
      <w:r w:rsidRPr="002548DE">
        <w:rPr>
          <w:rFonts w:ascii="Times New Roman" w:hAnsi="Times New Roman" w:cs="Times New Roman"/>
          <w:sz w:val="24"/>
          <w:szCs w:val="24"/>
        </w:rPr>
        <w:t xml:space="preserve">nloaded DCs. </w:t>
      </w:r>
    </w:p>
    <w:sectPr w:rsidR="003B2E81" w:rsidRPr="002548D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80A36BF" w14:textId="77777777" w:rsidR="00B31F08" w:rsidRDefault="00B31F08" w:rsidP="00B020F0">
      <w:pPr>
        <w:spacing w:after="0" w:line="240" w:lineRule="auto"/>
      </w:pPr>
      <w:r>
        <w:separator/>
      </w:r>
    </w:p>
  </w:endnote>
  <w:endnote w:type="continuationSeparator" w:id="0">
    <w:p w14:paraId="51DA01F4" w14:textId="77777777" w:rsidR="00B31F08" w:rsidRDefault="00B31F08" w:rsidP="00B020F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dvTT739e07da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altName w:val="Calibri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ITC Symbol Std Book">
    <w:altName w:val="ITC Symbol Std Book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FB0156B" w14:textId="77777777" w:rsidR="00B31F08" w:rsidRDefault="00B31F08" w:rsidP="00B020F0">
      <w:pPr>
        <w:spacing w:after="0" w:line="240" w:lineRule="auto"/>
      </w:pPr>
      <w:r>
        <w:separator/>
      </w:r>
    </w:p>
  </w:footnote>
  <w:footnote w:type="continuationSeparator" w:id="0">
    <w:p w14:paraId="4439B0BF" w14:textId="77777777" w:rsidR="00B31F08" w:rsidRDefault="00B31F08" w:rsidP="00B020F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D67F34"/>
    <w:multiLevelType w:val="hybridMultilevel"/>
    <w:tmpl w:val="E850D244"/>
    <w:lvl w:ilvl="0" w:tplc="DEA8803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6B52CC"/>
    <w:multiLevelType w:val="hybridMultilevel"/>
    <w:tmpl w:val="AA82DA98"/>
    <w:lvl w:ilvl="0" w:tplc="B2EC746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32659E1"/>
    <w:multiLevelType w:val="hybridMultilevel"/>
    <w:tmpl w:val="F0FCB2E0"/>
    <w:lvl w:ilvl="0" w:tplc="3D5081C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698768B"/>
    <w:multiLevelType w:val="hybridMultilevel"/>
    <w:tmpl w:val="23D27B64"/>
    <w:lvl w:ilvl="0" w:tplc="10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F6103C9"/>
    <w:multiLevelType w:val="hybridMultilevel"/>
    <w:tmpl w:val="D1261A82"/>
    <w:lvl w:ilvl="0" w:tplc="8B4C799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2FF4C51"/>
    <w:multiLevelType w:val="hybridMultilevel"/>
    <w:tmpl w:val="32DA556C"/>
    <w:lvl w:ilvl="0" w:tplc="7D742A2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66C1A06"/>
    <w:multiLevelType w:val="hybridMultilevel"/>
    <w:tmpl w:val="4BBE21EA"/>
    <w:lvl w:ilvl="0" w:tplc="82242C00">
      <w:numFmt w:val="bullet"/>
      <w:lvlText w:val="-"/>
      <w:lvlJc w:val="left"/>
      <w:pPr>
        <w:ind w:left="360" w:hanging="360"/>
      </w:pPr>
      <w:rPr>
        <w:rFonts w:ascii="Times New Roman" w:eastAsiaTheme="minorHAnsi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0146EE0"/>
    <w:multiLevelType w:val="hybridMultilevel"/>
    <w:tmpl w:val="23DACB5C"/>
    <w:lvl w:ilvl="0" w:tplc="02CCCC9C">
      <w:numFmt w:val="bullet"/>
      <w:lvlText w:val="-"/>
      <w:lvlJc w:val="left"/>
      <w:pPr>
        <w:ind w:left="720" w:hanging="360"/>
      </w:pPr>
      <w:rPr>
        <w:rFonts w:ascii="AdvTT739e07da" w:eastAsiaTheme="minorHAnsi" w:hAnsi="AdvTT739e07da" w:cs="AdvTT739e07da" w:hint="default"/>
        <w:color w:val="FF0000"/>
        <w:sz w:val="14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D5D3B07"/>
    <w:multiLevelType w:val="hybridMultilevel"/>
    <w:tmpl w:val="60DE8032"/>
    <w:lvl w:ilvl="0" w:tplc="60D061E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3B455C5"/>
    <w:multiLevelType w:val="hybridMultilevel"/>
    <w:tmpl w:val="E752EFA8"/>
    <w:lvl w:ilvl="0" w:tplc="847CF0F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6610770"/>
    <w:multiLevelType w:val="hybridMultilevel"/>
    <w:tmpl w:val="678E28EA"/>
    <w:lvl w:ilvl="0" w:tplc="628C00C2">
      <w:numFmt w:val="bullet"/>
      <w:lvlText w:val="-"/>
      <w:lvlJc w:val="left"/>
      <w:pPr>
        <w:ind w:left="644" w:hanging="360"/>
      </w:pPr>
      <w:rPr>
        <w:rFonts w:ascii="Times New Roman" w:eastAsiaTheme="minorHAnsi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11" w15:restartNumberingAfterBreak="0">
    <w:nsid w:val="5A1939C2"/>
    <w:multiLevelType w:val="hybridMultilevel"/>
    <w:tmpl w:val="61D23290"/>
    <w:lvl w:ilvl="0" w:tplc="4D88B2E4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6723762C"/>
    <w:multiLevelType w:val="hybridMultilevel"/>
    <w:tmpl w:val="4E462F26"/>
    <w:lvl w:ilvl="0" w:tplc="34FC1802">
      <w:numFmt w:val="bullet"/>
      <w:lvlText w:val="-"/>
      <w:lvlJc w:val="left"/>
      <w:pPr>
        <w:ind w:left="720" w:hanging="360"/>
      </w:pPr>
      <w:rPr>
        <w:rFonts w:ascii="Times New Roman" w:eastAsia="Batang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E823E00"/>
    <w:multiLevelType w:val="hybridMultilevel"/>
    <w:tmpl w:val="9F86734A"/>
    <w:lvl w:ilvl="0" w:tplc="5470D3B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1CC5F89"/>
    <w:multiLevelType w:val="hybridMultilevel"/>
    <w:tmpl w:val="3C82D02A"/>
    <w:lvl w:ilvl="0" w:tplc="5E8800F0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6"/>
  </w:num>
  <w:num w:numId="3">
    <w:abstractNumId w:val="12"/>
  </w:num>
  <w:num w:numId="4">
    <w:abstractNumId w:val="5"/>
  </w:num>
  <w:num w:numId="5">
    <w:abstractNumId w:val="11"/>
  </w:num>
  <w:num w:numId="6">
    <w:abstractNumId w:val="14"/>
  </w:num>
  <w:num w:numId="7">
    <w:abstractNumId w:val="4"/>
  </w:num>
  <w:num w:numId="8">
    <w:abstractNumId w:val="9"/>
  </w:num>
  <w:num w:numId="9">
    <w:abstractNumId w:val="0"/>
  </w:num>
  <w:num w:numId="10">
    <w:abstractNumId w:val="7"/>
  </w:num>
  <w:num w:numId="11">
    <w:abstractNumId w:val="8"/>
  </w:num>
  <w:num w:numId="12">
    <w:abstractNumId w:val="13"/>
  </w:num>
  <w:num w:numId="13">
    <w:abstractNumId w:val="2"/>
  </w:num>
  <w:num w:numId="14">
    <w:abstractNumId w:val="1"/>
  </w:num>
  <w:num w:numId="1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DateAndTime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5419A"/>
    <w:rsid w:val="00001B84"/>
    <w:rsid w:val="000023EE"/>
    <w:rsid w:val="00003B6D"/>
    <w:rsid w:val="00004D6F"/>
    <w:rsid w:val="0000560B"/>
    <w:rsid w:val="00006180"/>
    <w:rsid w:val="0001070F"/>
    <w:rsid w:val="0001077D"/>
    <w:rsid w:val="00012A21"/>
    <w:rsid w:val="00012CF7"/>
    <w:rsid w:val="00014193"/>
    <w:rsid w:val="0001572E"/>
    <w:rsid w:val="00015F68"/>
    <w:rsid w:val="00016468"/>
    <w:rsid w:val="000170A2"/>
    <w:rsid w:val="00017EF7"/>
    <w:rsid w:val="00020029"/>
    <w:rsid w:val="0002006F"/>
    <w:rsid w:val="00020D8C"/>
    <w:rsid w:val="000235F6"/>
    <w:rsid w:val="000255DE"/>
    <w:rsid w:val="00033713"/>
    <w:rsid w:val="00034A42"/>
    <w:rsid w:val="00035099"/>
    <w:rsid w:val="000378E7"/>
    <w:rsid w:val="000418B6"/>
    <w:rsid w:val="00041FD1"/>
    <w:rsid w:val="00042391"/>
    <w:rsid w:val="000437BC"/>
    <w:rsid w:val="000449EA"/>
    <w:rsid w:val="00047903"/>
    <w:rsid w:val="00050AAB"/>
    <w:rsid w:val="00052693"/>
    <w:rsid w:val="0005381D"/>
    <w:rsid w:val="000541EE"/>
    <w:rsid w:val="000543D1"/>
    <w:rsid w:val="00054B33"/>
    <w:rsid w:val="00055E38"/>
    <w:rsid w:val="00055EE2"/>
    <w:rsid w:val="00057DD3"/>
    <w:rsid w:val="0006475D"/>
    <w:rsid w:val="00067403"/>
    <w:rsid w:val="00067E7C"/>
    <w:rsid w:val="0007035B"/>
    <w:rsid w:val="000737E9"/>
    <w:rsid w:val="00075051"/>
    <w:rsid w:val="0007665F"/>
    <w:rsid w:val="0007675A"/>
    <w:rsid w:val="000827A7"/>
    <w:rsid w:val="0008346D"/>
    <w:rsid w:val="00084B77"/>
    <w:rsid w:val="00086B6D"/>
    <w:rsid w:val="00086E5E"/>
    <w:rsid w:val="00090B2E"/>
    <w:rsid w:val="000913F9"/>
    <w:rsid w:val="00092609"/>
    <w:rsid w:val="00092681"/>
    <w:rsid w:val="00097625"/>
    <w:rsid w:val="000978AC"/>
    <w:rsid w:val="000A0529"/>
    <w:rsid w:val="000A199D"/>
    <w:rsid w:val="000A265A"/>
    <w:rsid w:val="000A28DD"/>
    <w:rsid w:val="000A3BF8"/>
    <w:rsid w:val="000A3DA3"/>
    <w:rsid w:val="000A69AA"/>
    <w:rsid w:val="000A75A1"/>
    <w:rsid w:val="000A78F5"/>
    <w:rsid w:val="000B06B1"/>
    <w:rsid w:val="000B07BB"/>
    <w:rsid w:val="000B0965"/>
    <w:rsid w:val="000B0C5D"/>
    <w:rsid w:val="000B13CE"/>
    <w:rsid w:val="000B1858"/>
    <w:rsid w:val="000B3670"/>
    <w:rsid w:val="000B6464"/>
    <w:rsid w:val="000B6B66"/>
    <w:rsid w:val="000C0FE0"/>
    <w:rsid w:val="000C122D"/>
    <w:rsid w:val="000C23C1"/>
    <w:rsid w:val="000C28E2"/>
    <w:rsid w:val="000C41AD"/>
    <w:rsid w:val="000C5B5D"/>
    <w:rsid w:val="000C5B66"/>
    <w:rsid w:val="000C5D77"/>
    <w:rsid w:val="000C77AD"/>
    <w:rsid w:val="000C7991"/>
    <w:rsid w:val="000D06B7"/>
    <w:rsid w:val="000D3A27"/>
    <w:rsid w:val="000D3C77"/>
    <w:rsid w:val="000D46FA"/>
    <w:rsid w:val="000D5195"/>
    <w:rsid w:val="000D5275"/>
    <w:rsid w:val="000D6BB8"/>
    <w:rsid w:val="000D75EC"/>
    <w:rsid w:val="000E0BAE"/>
    <w:rsid w:val="000E0EAA"/>
    <w:rsid w:val="000E100C"/>
    <w:rsid w:val="000E176E"/>
    <w:rsid w:val="000E40B6"/>
    <w:rsid w:val="000F0107"/>
    <w:rsid w:val="000F03F5"/>
    <w:rsid w:val="000F0A96"/>
    <w:rsid w:val="000F25A8"/>
    <w:rsid w:val="000F45D5"/>
    <w:rsid w:val="000F4F6E"/>
    <w:rsid w:val="000F5D3A"/>
    <w:rsid w:val="000F6D61"/>
    <w:rsid w:val="000F7812"/>
    <w:rsid w:val="00100C4C"/>
    <w:rsid w:val="00101F0C"/>
    <w:rsid w:val="00102E8C"/>
    <w:rsid w:val="00103542"/>
    <w:rsid w:val="00103B64"/>
    <w:rsid w:val="0010470F"/>
    <w:rsid w:val="0010579A"/>
    <w:rsid w:val="001064F0"/>
    <w:rsid w:val="00106B4C"/>
    <w:rsid w:val="00107E34"/>
    <w:rsid w:val="00111AD0"/>
    <w:rsid w:val="00114567"/>
    <w:rsid w:val="001148F5"/>
    <w:rsid w:val="0011622E"/>
    <w:rsid w:val="00117C35"/>
    <w:rsid w:val="0012257C"/>
    <w:rsid w:val="001255B1"/>
    <w:rsid w:val="001262E6"/>
    <w:rsid w:val="00127D79"/>
    <w:rsid w:val="00130F0B"/>
    <w:rsid w:val="00132709"/>
    <w:rsid w:val="001328E7"/>
    <w:rsid w:val="001356C0"/>
    <w:rsid w:val="00137E8B"/>
    <w:rsid w:val="00143B62"/>
    <w:rsid w:val="001454C3"/>
    <w:rsid w:val="001464C5"/>
    <w:rsid w:val="00146FF1"/>
    <w:rsid w:val="001470E0"/>
    <w:rsid w:val="001500D4"/>
    <w:rsid w:val="00150A09"/>
    <w:rsid w:val="00150CEE"/>
    <w:rsid w:val="001517F8"/>
    <w:rsid w:val="00151D50"/>
    <w:rsid w:val="001537FC"/>
    <w:rsid w:val="00154D92"/>
    <w:rsid w:val="00155727"/>
    <w:rsid w:val="00156697"/>
    <w:rsid w:val="001566C6"/>
    <w:rsid w:val="00156BC5"/>
    <w:rsid w:val="00157CCA"/>
    <w:rsid w:val="001604E8"/>
    <w:rsid w:val="00161001"/>
    <w:rsid w:val="00165616"/>
    <w:rsid w:val="00165CE2"/>
    <w:rsid w:val="00165E3F"/>
    <w:rsid w:val="00170B0C"/>
    <w:rsid w:val="00171D74"/>
    <w:rsid w:val="00171D8D"/>
    <w:rsid w:val="0017291A"/>
    <w:rsid w:val="00172CC8"/>
    <w:rsid w:val="0017424F"/>
    <w:rsid w:val="001748F6"/>
    <w:rsid w:val="00174A46"/>
    <w:rsid w:val="00177A96"/>
    <w:rsid w:val="00180F96"/>
    <w:rsid w:val="0018644E"/>
    <w:rsid w:val="00187151"/>
    <w:rsid w:val="00187667"/>
    <w:rsid w:val="00190156"/>
    <w:rsid w:val="001925AC"/>
    <w:rsid w:val="001925DD"/>
    <w:rsid w:val="0019391F"/>
    <w:rsid w:val="0019486F"/>
    <w:rsid w:val="00195049"/>
    <w:rsid w:val="00195397"/>
    <w:rsid w:val="00195DE2"/>
    <w:rsid w:val="001977F4"/>
    <w:rsid w:val="00197D0E"/>
    <w:rsid w:val="001A0B44"/>
    <w:rsid w:val="001A0D8B"/>
    <w:rsid w:val="001A5A01"/>
    <w:rsid w:val="001A5FC5"/>
    <w:rsid w:val="001A6D6C"/>
    <w:rsid w:val="001A708A"/>
    <w:rsid w:val="001A70C0"/>
    <w:rsid w:val="001A7D36"/>
    <w:rsid w:val="001A7D74"/>
    <w:rsid w:val="001A7E43"/>
    <w:rsid w:val="001B0E20"/>
    <w:rsid w:val="001B1334"/>
    <w:rsid w:val="001B3937"/>
    <w:rsid w:val="001B4922"/>
    <w:rsid w:val="001B585A"/>
    <w:rsid w:val="001B70C2"/>
    <w:rsid w:val="001C103C"/>
    <w:rsid w:val="001C1A6B"/>
    <w:rsid w:val="001C1F93"/>
    <w:rsid w:val="001C3229"/>
    <w:rsid w:val="001C3B0B"/>
    <w:rsid w:val="001C406D"/>
    <w:rsid w:val="001C41F2"/>
    <w:rsid w:val="001C45BB"/>
    <w:rsid w:val="001C631C"/>
    <w:rsid w:val="001C70E8"/>
    <w:rsid w:val="001C7E1B"/>
    <w:rsid w:val="001D05B5"/>
    <w:rsid w:val="001D0827"/>
    <w:rsid w:val="001D2133"/>
    <w:rsid w:val="001D2589"/>
    <w:rsid w:val="001D3542"/>
    <w:rsid w:val="001D3742"/>
    <w:rsid w:val="001D5329"/>
    <w:rsid w:val="001D643F"/>
    <w:rsid w:val="001D7E5C"/>
    <w:rsid w:val="001E0B5C"/>
    <w:rsid w:val="001E409C"/>
    <w:rsid w:val="001E4454"/>
    <w:rsid w:val="001E7F80"/>
    <w:rsid w:val="001F405F"/>
    <w:rsid w:val="001F4542"/>
    <w:rsid w:val="001F4DD5"/>
    <w:rsid w:val="001F5E00"/>
    <w:rsid w:val="001F6D65"/>
    <w:rsid w:val="001F7EFC"/>
    <w:rsid w:val="00200175"/>
    <w:rsid w:val="002012EB"/>
    <w:rsid w:val="0020157D"/>
    <w:rsid w:val="00201AB5"/>
    <w:rsid w:val="002029E4"/>
    <w:rsid w:val="002056C8"/>
    <w:rsid w:val="002058E9"/>
    <w:rsid w:val="00205AF3"/>
    <w:rsid w:val="00205F74"/>
    <w:rsid w:val="00207AA6"/>
    <w:rsid w:val="002100A8"/>
    <w:rsid w:val="00210BC4"/>
    <w:rsid w:val="00210CCE"/>
    <w:rsid w:val="00211E4E"/>
    <w:rsid w:val="00211F0B"/>
    <w:rsid w:val="00212178"/>
    <w:rsid w:val="0021235F"/>
    <w:rsid w:val="00213F75"/>
    <w:rsid w:val="0022267D"/>
    <w:rsid w:val="002227BE"/>
    <w:rsid w:val="00222FDA"/>
    <w:rsid w:val="00226EA7"/>
    <w:rsid w:val="00227358"/>
    <w:rsid w:val="0023122A"/>
    <w:rsid w:val="0023372A"/>
    <w:rsid w:val="00235188"/>
    <w:rsid w:val="00236A0E"/>
    <w:rsid w:val="00237466"/>
    <w:rsid w:val="00240C0A"/>
    <w:rsid w:val="00241D7E"/>
    <w:rsid w:val="00241EA7"/>
    <w:rsid w:val="00242878"/>
    <w:rsid w:val="0024612B"/>
    <w:rsid w:val="0024683D"/>
    <w:rsid w:val="00247683"/>
    <w:rsid w:val="00250207"/>
    <w:rsid w:val="002518F4"/>
    <w:rsid w:val="002537B1"/>
    <w:rsid w:val="002548DE"/>
    <w:rsid w:val="002549BE"/>
    <w:rsid w:val="0025603C"/>
    <w:rsid w:val="0025704F"/>
    <w:rsid w:val="00257483"/>
    <w:rsid w:val="002613CF"/>
    <w:rsid w:val="00262018"/>
    <w:rsid w:val="00263D20"/>
    <w:rsid w:val="00265881"/>
    <w:rsid w:val="00270FD0"/>
    <w:rsid w:val="0027128E"/>
    <w:rsid w:val="0027288D"/>
    <w:rsid w:val="002730F9"/>
    <w:rsid w:val="00273DFA"/>
    <w:rsid w:val="002763B4"/>
    <w:rsid w:val="002768B1"/>
    <w:rsid w:val="002776D0"/>
    <w:rsid w:val="00280190"/>
    <w:rsid w:val="002816F8"/>
    <w:rsid w:val="00282293"/>
    <w:rsid w:val="00282585"/>
    <w:rsid w:val="00284BB7"/>
    <w:rsid w:val="00284D41"/>
    <w:rsid w:val="00285D89"/>
    <w:rsid w:val="00287293"/>
    <w:rsid w:val="00287AC5"/>
    <w:rsid w:val="00291A80"/>
    <w:rsid w:val="00293060"/>
    <w:rsid w:val="00293D5C"/>
    <w:rsid w:val="00294207"/>
    <w:rsid w:val="002952D3"/>
    <w:rsid w:val="00296D3A"/>
    <w:rsid w:val="002973E7"/>
    <w:rsid w:val="002A045C"/>
    <w:rsid w:val="002A1295"/>
    <w:rsid w:val="002A4276"/>
    <w:rsid w:val="002A4D58"/>
    <w:rsid w:val="002A5272"/>
    <w:rsid w:val="002A7D1F"/>
    <w:rsid w:val="002B04AF"/>
    <w:rsid w:val="002B1484"/>
    <w:rsid w:val="002B1A52"/>
    <w:rsid w:val="002B1F69"/>
    <w:rsid w:val="002B34E8"/>
    <w:rsid w:val="002B3BCE"/>
    <w:rsid w:val="002B4D6F"/>
    <w:rsid w:val="002B4D88"/>
    <w:rsid w:val="002B6A2C"/>
    <w:rsid w:val="002B6C22"/>
    <w:rsid w:val="002B73FC"/>
    <w:rsid w:val="002C0C24"/>
    <w:rsid w:val="002C1C4C"/>
    <w:rsid w:val="002C1EC8"/>
    <w:rsid w:val="002C62D7"/>
    <w:rsid w:val="002C6581"/>
    <w:rsid w:val="002C771E"/>
    <w:rsid w:val="002D48CC"/>
    <w:rsid w:val="002D7985"/>
    <w:rsid w:val="002E1390"/>
    <w:rsid w:val="002E15ED"/>
    <w:rsid w:val="002E2501"/>
    <w:rsid w:val="002E2761"/>
    <w:rsid w:val="002E286A"/>
    <w:rsid w:val="002F32D5"/>
    <w:rsid w:val="002F3542"/>
    <w:rsid w:val="002F41F4"/>
    <w:rsid w:val="002F5400"/>
    <w:rsid w:val="002F71FC"/>
    <w:rsid w:val="002F73B6"/>
    <w:rsid w:val="003002A8"/>
    <w:rsid w:val="00301AA3"/>
    <w:rsid w:val="00304362"/>
    <w:rsid w:val="003043F6"/>
    <w:rsid w:val="00306820"/>
    <w:rsid w:val="0030687B"/>
    <w:rsid w:val="00310776"/>
    <w:rsid w:val="00310BA0"/>
    <w:rsid w:val="00311DB9"/>
    <w:rsid w:val="003121C3"/>
    <w:rsid w:val="003128B5"/>
    <w:rsid w:val="00312B37"/>
    <w:rsid w:val="00315342"/>
    <w:rsid w:val="00315A72"/>
    <w:rsid w:val="00316B78"/>
    <w:rsid w:val="00317033"/>
    <w:rsid w:val="00317358"/>
    <w:rsid w:val="00320187"/>
    <w:rsid w:val="003202C3"/>
    <w:rsid w:val="0032037D"/>
    <w:rsid w:val="00322E76"/>
    <w:rsid w:val="00324096"/>
    <w:rsid w:val="00324CDC"/>
    <w:rsid w:val="00325829"/>
    <w:rsid w:val="0032772F"/>
    <w:rsid w:val="003309CD"/>
    <w:rsid w:val="00332990"/>
    <w:rsid w:val="003333D5"/>
    <w:rsid w:val="003347C2"/>
    <w:rsid w:val="003403D2"/>
    <w:rsid w:val="003409F2"/>
    <w:rsid w:val="00341E38"/>
    <w:rsid w:val="003436B3"/>
    <w:rsid w:val="00344350"/>
    <w:rsid w:val="0034513F"/>
    <w:rsid w:val="00345F20"/>
    <w:rsid w:val="003461E0"/>
    <w:rsid w:val="00346A4F"/>
    <w:rsid w:val="00346EB7"/>
    <w:rsid w:val="00352ACA"/>
    <w:rsid w:val="0035320E"/>
    <w:rsid w:val="0035367E"/>
    <w:rsid w:val="003554E5"/>
    <w:rsid w:val="003555A9"/>
    <w:rsid w:val="003559A0"/>
    <w:rsid w:val="0035601E"/>
    <w:rsid w:val="00356B86"/>
    <w:rsid w:val="00362418"/>
    <w:rsid w:val="003646AF"/>
    <w:rsid w:val="00364FA2"/>
    <w:rsid w:val="003664DA"/>
    <w:rsid w:val="00370B7D"/>
    <w:rsid w:val="003715F0"/>
    <w:rsid w:val="003717F1"/>
    <w:rsid w:val="0037339D"/>
    <w:rsid w:val="00373FCC"/>
    <w:rsid w:val="00374D7B"/>
    <w:rsid w:val="003761C5"/>
    <w:rsid w:val="00377636"/>
    <w:rsid w:val="00381CA6"/>
    <w:rsid w:val="00384047"/>
    <w:rsid w:val="00386AE8"/>
    <w:rsid w:val="0038708F"/>
    <w:rsid w:val="003901EC"/>
    <w:rsid w:val="00390E9D"/>
    <w:rsid w:val="003914D7"/>
    <w:rsid w:val="00391870"/>
    <w:rsid w:val="003933ED"/>
    <w:rsid w:val="00394F2F"/>
    <w:rsid w:val="003966EE"/>
    <w:rsid w:val="0039680A"/>
    <w:rsid w:val="0039736F"/>
    <w:rsid w:val="00397ABA"/>
    <w:rsid w:val="003A27D1"/>
    <w:rsid w:val="003A2D8D"/>
    <w:rsid w:val="003A6FE9"/>
    <w:rsid w:val="003B2E81"/>
    <w:rsid w:val="003B32AC"/>
    <w:rsid w:val="003B3503"/>
    <w:rsid w:val="003B5A7A"/>
    <w:rsid w:val="003B6E8C"/>
    <w:rsid w:val="003C1601"/>
    <w:rsid w:val="003C1DFA"/>
    <w:rsid w:val="003C21BE"/>
    <w:rsid w:val="003C2378"/>
    <w:rsid w:val="003C2ADF"/>
    <w:rsid w:val="003C2ECE"/>
    <w:rsid w:val="003C4E9B"/>
    <w:rsid w:val="003C5E72"/>
    <w:rsid w:val="003C79A2"/>
    <w:rsid w:val="003D0880"/>
    <w:rsid w:val="003D0BD1"/>
    <w:rsid w:val="003D1869"/>
    <w:rsid w:val="003D1C07"/>
    <w:rsid w:val="003D29CA"/>
    <w:rsid w:val="003D448F"/>
    <w:rsid w:val="003D4D80"/>
    <w:rsid w:val="003D54EA"/>
    <w:rsid w:val="003D5B05"/>
    <w:rsid w:val="003D64DB"/>
    <w:rsid w:val="003D6BF4"/>
    <w:rsid w:val="003D6DEC"/>
    <w:rsid w:val="003E10BA"/>
    <w:rsid w:val="003E336B"/>
    <w:rsid w:val="003E3686"/>
    <w:rsid w:val="003E71DA"/>
    <w:rsid w:val="003E748D"/>
    <w:rsid w:val="003E768F"/>
    <w:rsid w:val="003F039E"/>
    <w:rsid w:val="003F0696"/>
    <w:rsid w:val="003F09D7"/>
    <w:rsid w:val="003F1276"/>
    <w:rsid w:val="003F1CE2"/>
    <w:rsid w:val="003F2995"/>
    <w:rsid w:val="003F3CBF"/>
    <w:rsid w:val="003F3E4F"/>
    <w:rsid w:val="003F4AB8"/>
    <w:rsid w:val="003F6D5D"/>
    <w:rsid w:val="003F7B8E"/>
    <w:rsid w:val="003F7E28"/>
    <w:rsid w:val="004013DB"/>
    <w:rsid w:val="004015D1"/>
    <w:rsid w:val="004016FC"/>
    <w:rsid w:val="00401F26"/>
    <w:rsid w:val="00402B52"/>
    <w:rsid w:val="004031C9"/>
    <w:rsid w:val="00403217"/>
    <w:rsid w:val="00403638"/>
    <w:rsid w:val="00403BC6"/>
    <w:rsid w:val="00406CD8"/>
    <w:rsid w:val="00411548"/>
    <w:rsid w:val="00411CBE"/>
    <w:rsid w:val="00412C3F"/>
    <w:rsid w:val="00413589"/>
    <w:rsid w:val="0041657C"/>
    <w:rsid w:val="004206E7"/>
    <w:rsid w:val="004207A4"/>
    <w:rsid w:val="00421800"/>
    <w:rsid w:val="00421D16"/>
    <w:rsid w:val="00421FE6"/>
    <w:rsid w:val="004228D7"/>
    <w:rsid w:val="00422909"/>
    <w:rsid w:val="0042640B"/>
    <w:rsid w:val="00430C8A"/>
    <w:rsid w:val="00431012"/>
    <w:rsid w:val="0043333A"/>
    <w:rsid w:val="00433D2C"/>
    <w:rsid w:val="00433EF0"/>
    <w:rsid w:val="00434845"/>
    <w:rsid w:val="00437D90"/>
    <w:rsid w:val="00440830"/>
    <w:rsid w:val="00444C21"/>
    <w:rsid w:val="00445912"/>
    <w:rsid w:val="00446FB7"/>
    <w:rsid w:val="00447286"/>
    <w:rsid w:val="004526E3"/>
    <w:rsid w:val="00455BF7"/>
    <w:rsid w:val="00461751"/>
    <w:rsid w:val="004621CB"/>
    <w:rsid w:val="004655D6"/>
    <w:rsid w:val="00465D23"/>
    <w:rsid w:val="00466206"/>
    <w:rsid w:val="00466B21"/>
    <w:rsid w:val="004670DF"/>
    <w:rsid w:val="00470811"/>
    <w:rsid w:val="0047092A"/>
    <w:rsid w:val="00470D68"/>
    <w:rsid w:val="004731CA"/>
    <w:rsid w:val="00473675"/>
    <w:rsid w:val="004756F9"/>
    <w:rsid w:val="00475D95"/>
    <w:rsid w:val="004813DD"/>
    <w:rsid w:val="004859B6"/>
    <w:rsid w:val="004862F9"/>
    <w:rsid w:val="00486D5A"/>
    <w:rsid w:val="0049150D"/>
    <w:rsid w:val="00491561"/>
    <w:rsid w:val="00491774"/>
    <w:rsid w:val="0049177F"/>
    <w:rsid w:val="00492B75"/>
    <w:rsid w:val="00493564"/>
    <w:rsid w:val="00493C63"/>
    <w:rsid w:val="00494632"/>
    <w:rsid w:val="00496E6B"/>
    <w:rsid w:val="0049775F"/>
    <w:rsid w:val="004A0DEA"/>
    <w:rsid w:val="004A1B0A"/>
    <w:rsid w:val="004A2C4E"/>
    <w:rsid w:val="004A4536"/>
    <w:rsid w:val="004A4E40"/>
    <w:rsid w:val="004A5830"/>
    <w:rsid w:val="004A5A36"/>
    <w:rsid w:val="004A6B16"/>
    <w:rsid w:val="004A6CEA"/>
    <w:rsid w:val="004B2041"/>
    <w:rsid w:val="004B2BF5"/>
    <w:rsid w:val="004B5253"/>
    <w:rsid w:val="004B6BF2"/>
    <w:rsid w:val="004C054E"/>
    <w:rsid w:val="004C2DEC"/>
    <w:rsid w:val="004C409E"/>
    <w:rsid w:val="004C5B4B"/>
    <w:rsid w:val="004C6925"/>
    <w:rsid w:val="004C6F58"/>
    <w:rsid w:val="004D071F"/>
    <w:rsid w:val="004D0A25"/>
    <w:rsid w:val="004D0A4D"/>
    <w:rsid w:val="004D3386"/>
    <w:rsid w:val="004D442B"/>
    <w:rsid w:val="004D4BA3"/>
    <w:rsid w:val="004D5534"/>
    <w:rsid w:val="004D57AA"/>
    <w:rsid w:val="004D5C14"/>
    <w:rsid w:val="004D6EDB"/>
    <w:rsid w:val="004D745F"/>
    <w:rsid w:val="004E0813"/>
    <w:rsid w:val="004E0D2A"/>
    <w:rsid w:val="004E29D1"/>
    <w:rsid w:val="004E3709"/>
    <w:rsid w:val="004E649C"/>
    <w:rsid w:val="004F096B"/>
    <w:rsid w:val="004F1199"/>
    <w:rsid w:val="004F11BB"/>
    <w:rsid w:val="004F2986"/>
    <w:rsid w:val="004F2B59"/>
    <w:rsid w:val="004F2DF0"/>
    <w:rsid w:val="004F2F3A"/>
    <w:rsid w:val="004F4662"/>
    <w:rsid w:val="004F5828"/>
    <w:rsid w:val="004F66EA"/>
    <w:rsid w:val="004F6BAC"/>
    <w:rsid w:val="004F721F"/>
    <w:rsid w:val="004F7CF6"/>
    <w:rsid w:val="00500474"/>
    <w:rsid w:val="005016F4"/>
    <w:rsid w:val="00501A8A"/>
    <w:rsid w:val="00502468"/>
    <w:rsid w:val="00502FB4"/>
    <w:rsid w:val="005042FE"/>
    <w:rsid w:val="00505210"/>
    <w:rsid w:val="005100E8"/>
    <w:rsid w:val="0051117C"/>
    <w:rsid w:val="0051186F"/>
    <w:rsid w:val="00511AAE"/>
    <w:rsid w:val="00512659"/>
    <w:rsid w:val="00512D57"/>
    <w:rsid w:val="00513180"/>
    <w:rsid w:val="0051341D"/>
    <w:rsid w:val="005134EF"/>
    <w:rsid w:val="00513C93"/>
    <w:rsid w:val="00514D85"/>
    <w:rsid w:val="00514DC8"/>
    <w:rsid w:val="00514FCD"/>
    <w:rsid w:val="005171D8"/>
    <w:rsid w:val="00517957"/>
    <w:rsid w:val="00517A1A"/>
    <w:rsid w:val="00520D30"/>
    <w:rsid w:val="00521040"/>
    <w:rsid w:val="005217B8"/>
    <w:rsid w:val="0052282B"/>
    <w:rsid w:val="00523BE8"/>
    <w:rsid w:val="00525578"/>
    <w:rsid w:val="00525B1F"/>
    <w:rsid w:val="0052751D"/>
    <w:rsid w:val="00527B5B"/>
    <w:rsid w:val="005300E3"/>
    <w:rsid w:val="00533B59"/>
    <w:rsid w:val="00534EE1"/>
    <w:rsid w:val="00535675"/>
    <w:rsid w:val="00536ED3"/>
    <w:rsid w:val="00536F22"/>
    <w:rsid w:val="005371BB"/>
    <w:rsid w:val="00540486"/>
    <w:rsid w:val="0054272A"/>
    <w:rsid w:val="00543A7D"/>
    <w:rsid w:val="00545D00"/>
    <w:rsid w:val="00550E5E"/>
    <w:rsid w:val="005539A9"/>
    <w:rsid w:val="0055474B"/>
    <w:rsid w:val="00554CB8"/>
    <w:rsid w:val="00555278"/>
    <w:rsid w:val="005553DA"/>
    <w:rsid w:val="0055737F"/>
    <w:rsid w:val="00561A50"/>
    <w:rsid w:val="00565C10"/>
    <w:rsid w:val="00566022"/>
    <w:rsid w:val="005676A9"/>
    <w:rsid w:val="005712F6"/>
    <w:rsid w:val="00571C1A"/>
    <w:rsid w:val="005721CD"/>
    <w:rsid w:val="00572481"/>
    <w:rsid w:val="00572668"/>
    <w:rsid w:val="0057464A"/>
    <w:rsid w:val="0057531D"/>
    <w:rsid w:val="00576050"/>
    <w:rsid w:val="005760E3"/>
    <w:rsid w:val="00576A81"/>
    <w:rsid w:val="005774B7"/>
    <w:rsid w:val="00580867"/>
    <w:rsid w:val="0058150F"/>
    <w:rsid w:val="005825AB"/>
    <w:rsid w:val="00582A70"/>
    <w:rsid w:val="00582B44"/>
    <w:rsid w:val="005833CD"/>
    <w:rsid w:val="00583C01"/>
    <w:rsid w:val="00586D90"/>
    <w:rsid w:val="0059396D"/>
    <w:rsid w:val="005A1CBB"/>
    <w:rsid w:val="005A1E3B"/>
    <w:rsid w:val="005A1EF3"/>
    <w:rsid w:val="005A22C0"/>
    <w:rsid w:val="005A5077"/>
    <w:rsid w:val="005A5B29"/>
    <w:rsid w:val="005A6869"/>
    <w:rsid w:val="005A6EE1"/>
    <w:rsid w:val="005A7D4C"/>
    <w:rsid w:val="005B1B18"/>
    <w:rsid w:val="005B25E7"/>
    <w:rsid w:val="005C149A"/>
    <w:rsid w:val="005C1BAE"/>
    <w:rsid w:val="005C1F90"/>
    <w:rsid w:val="005C2CE2"/>
    <w:rsid w:val="005C3CEF"/>
    <w:rsid w:val="005C40A4"/>
    <w:rsid w:val="005C51D5"/>
    <w:rsid w:val="005C568F"/>
    <w:rsid w:val="005C5C2A"/>
    <w:rsid w:val="005C6008"/>
    <w:rsid w:val="005D0D4F"/>
    <w:rsid w:val="005D1541"/>
    <w:rsid w:val="005D1FB6"/>
    <w:rsid w:val="005D2157"/>
    <w:rsid w:val="005D27C3"/>
    <w:rsid w:val="005D3767"/>
    <w:rsid w:val="005D39D1"/>
    <w:rsid w:val="005D3CE3"/>
    <w:rsid w:val="005D3D80"/>
    <w:rsid w:val="005D5685"/>
    <w:rsid w:val="005D798B"/>
    <w:rsid w:val="005E0E95"/>
    <w:rsid w:val="005E2E8E"/>
    <w:rsid w:val="005E71C6"/>
    <w:rsid w:val="005E74E2"/>
    <w:rsid w:val="005F0F10"/>
    <w:rsid w:val="005F2074"/>
    <w:rsid w:val="005F2880"/>
    <w:rsid w:val="005F784D"/>
    <w:rsid w:val="00600BE3"/>
    <w:rsid w:val="0060149E"/>
    <w:rsid w:val="00605643"/>
    <w:rsid w:val="00606898"/>
    <w:rsid w:val="00606C6C"/>
    <w:rsid w:val="00607C53"/>
    <w:rsid w:val="00610549"/>
    <w:rsid w:val="00613192"/>
    <w:rsid w:val="00615C32"/>
    <w:rsid w:val="006167E4"/>
    <w:rsid w:val="0061713C"/>
    <w:rsid w:val="006174D4"/>
    <w:rsid w:val="00617A79"/>
    <w:rsid w:val="0062257F"/>
    <w:rsid w:val="006230A3"/>
    <w:rsid w:val="00623F3C"/>
    <w:rsid w:val="00624C7B"/>
    <w:rsid w:val="00624F6E"/>
    <w:rsid w:val="006256AA"/>
    <w:rsid w:val="006264CD"/>
    <w:rsid w:val="00626B9E"/>
    <w:rsid w:val="0062752F"/>
    <w:rsid w:val="00627668"/>
    <w:rsid w:val="00630590"/>
    <w:rsid w:val="00630644"/>
    <w:rsid w:val="00631812"/>
    <w:rsid w:val="00631CD3"/>
    <w:rsid w:val="006324D2"/>
    <w:rsid w:val="00632523"/>
    <w:rsid w:val="00633422"/>
    <w:rsid w:val="006349DD"/>
    <w:rsid w:val="00635636"/>
    <w:rsid w:val="00635670"/>
    <w:rsid w:val="00636E31"/>
    <w:rsid w:val="00637371"/>
    <w:rsid w:val="00637DFC"/>
    <w:rsid w:val="00641F17"/>
    <w:rsid w:val="00642637"/>
    <w:rsid w:val="0064268F"/>
    <w:rsid w:val="00644F45"/>
    <w:rsid w:val="00646E05"/>
    <w:rsid w:val="0065059F"/>
    <w:rsid w:val="006508A4"/>
    <w:rsid w:val="006520DA"/>
    <w:rsid w:val="006521CC"/>
    <w:rsid w:val="0065417B"/>
    <w:rsid w:val="00654C16"/>
    <w:rsid w:val="00654C17"/>
    <w:rsid w:val="00655095"/>
    <w:rsid w:val="0065697F"/>
    <w:rsid w:val="00657C16"/>
    <w:rsid w:val="00660D54"/>
    <w:rsid w:val="00661240"/>
    <w:rsid w:val="006667E1"/>
    <w:rsid w:val="00666AE4"/>
    <w:rsid w:val="00670554"/>
    <w:rsid w:val="00671B9F"/>
    <w:rsid w:val="0067597D"/>
    <w:rsid w:val="00677894"/>
    <w:rsid w:val="00677C7F"/>
    <w:rsid w:val="00683DCE"/>
    <w:rsid w:val="00684AE4"/>
    <w:rsid w:val="006854AE"/>
    <w:rsid w:val="00686677"/>
    <w:rsid w:val="00687EF2"/>
    <w:rsid w:val="006904FA"/>
    <w:rsid w:val="006907D7"/>
    <w:rsid w:val="00692EB4"/>
    <w:rsid w:val="00693522"/>
    <w:rsid w:val="00694459"/>
    <w:rsid w:val="00694A5F"/>
    <w:rsid w:val="0069526D"/>
    <w:rsid w:val="00695332"/>
    <w:rsid w:val="00695399"/>
    <w:rsid w:val="0069624B"/>
    <w:rsid w:val="00697CC2"/>
    <w:rsid w:val="006A0A43"/>
    <w:rsid w:val="006A1A79"/>
    <w:rsid w:val="006A25DD"/>
    <w:rsid w:val="006A4578"/>
    <w:rsid w:val="006A6EEC"/>
    <w:rsid w:val="006A7F99"/>
    <w:rsid w:val="006B1278"/>
    <w:rsid w:val="006B150F"/>
    <w:rsid w:val="006B1D7B"/>
    <w:rsid w:val="006B2D05"/>
    <w:rsid w:val="006B5648"/>
    <w:rsid w:val="006B6379"/>
    <w:rsid w:val="006B692E"/>
    <w:rsid w:val="006B7FD3"/>
    <w:rsid w:val="006C3828"/>
    <w:rsid w:val="006C44D7"/>
    <w:rsid w:val="006C507A"/>
    <w:rsid w:val="006D0C5C"/>
    <w:rsid w:val="006D102C"/>
    <w:rsid w:val="006D1538"/>
    <w:rsid w:val="006D2514"/>
    <w:rsid w:val="006D54BE"/>
    <w:rsid w:val="006E0C2E"/>
    <w:rsid w:val="006E1769"/>
    <w:rsid w:val="006E19F2"/>
    <w:rsid w:val="006E424E"/>
    <w:rsid w:val="006E4365"/>
    <w:rsid w:val="006E47C7"/>
    <w:rsid w:val="006E4A10"/>
    <w:rsid w:val="006E6A49"/>
    <w:rsid w:val="006E7CA1"/>
    <w:rsid w:val="006F15A6"/>
    <w:rsid w:val="006F3501"/>
    <w:rsid w:val="006F3C2C"/>
    <w:rsid w:val="006F5B44"/>
    <w:rsid w:val="007012A1"/>
    <w:rsid w:val="00701400"/>
    <w:rsid w:val="00701BD4"/>
    <w:rsid w:val="00703023"/>
    <w:rsid w:val="007034D0"/>
    <w:rsid w:val="00705B76"/>
    <w:rsid w:val="0070648E"/>
    <w:rsid w:val="007104FC"/>
    <w:rsid w:val="00710E9D"/>
    <w:rsid w:val="00711247"/>
    <w:rsid w:val="00713729"/>
    <w:rsid w:val="0071496A"/>
    <w:rsid w:val="00720ABC"/>
    <w:rsid w:val="00721C5A"/>
    <w:rsid w:val="00721CA0"/>
    <w:rsid w:val="007223BD"/>
    <w:rsid w:val="007237CB"/>
    <w:rsid w:val="00723ACD"/>
    <w:rsid w:val="00731EC7"/>
    <w:rsid w:val="007322ED"/>
    <w:rsid w:val="0073261B"/>
    <w:rsid w:val="00735A6D"/>
    <w:rsid w:val="00735DAD"/>
    <w:rsid w:val="00735DFE"/>
    <w:rsid w:val="00736A0C"/>
    <w:rsid w:val="00737F44"/>
    <w:rsid w:val="00740F93"/>
    <w:rsid w:val="0074239C"/>
    <w:rsid w:val="007431B1"/>
    <w:rsid w:val="00744472"/>
    <w:rsid w:val="0074564E"/>
    <w:rsid w:val="00746436"/>
    <w:rsid w:val="007476B0"/>
    <w:rsid w:val="00747C9F"/>
    <w:rsid w:val="007501E7"/>
    <w:rsid w:val="007508DA"/>
    <w:rsid w:val="00750E80"/>
    <w:rsid w:val="007515FC"/>
    <w:rsid w:val="007547D1"/>
    <w:rsid w:val="00754ADE"/>
    <w:rsid w:val="00756C22"/>
    <w:rsid w:val="00756E4D"/>
    <w:rsid w:val="00757328"/>
    <w:rsid w:val="007601B5"/>
    <w:rsid w:val="007606FE"/>
    <w:rsid w:val="007611E5"/>
    <w:rsid w:val="00761FC0"/>
    <w:rsid w:val="00764CEF"/>
    <w:rsid w:val="00765066"/>
    <w:rsid w:val="00766EC4"/>
    <w:rsid w:val="00767405"/>
    <w:rsid w:val="00771BA0"/>
    <w:rsid w:val="00772168"/>
    <w:rsid w:val="00773C8E"/>
    <w:rsid w:val="00775013"/>
    <w:rsid w:val="007762FE"/>
    <w:rsid w:val="00776996"/>
    <w:rsid w:val="00776A7F"/>
    <w:rsid w:val="007770D1"/>
    <w:rsid w:val="0077752A"/>
    <w:rsid w:val="00780EC5"/>
    <w:rsid w:val="00781242"/>
    <w:rsid w:val="00785A70"/>
    <w:rsid w:val="00785E99"/>
    <w:rsid w:val="00786200"/>
    <w:rsid w:val="00787D15"/>
    <w:rsid w:val="00790D33"/>
    <w:rsid w:val="00790F03"/>
    <w:rsid w:val="00790FD8"/>
    <w:rsid w:val="00790FFF"/>
    <w:rsid w:val="00791181"/>
    <w:rsid w:val="0079280E"/>
    <w:rsid w:val="00792F08"/>
    <w:rsid w:val="00793838"/>
    <w:rsid w:val="00794760"/>
    <w:rsid w:val="00795125"/>
    <w:rsid w:val="007965BB"/>
    <w:rsid w:val="00796DC9"/>
    <w:rsid w:val="007A25EC"/>
    <w:rsid w:val="007A2C7D"/>
    <w:rsid w:val="007A3FE9"/>
    <w:rsid w:val="007A5306"/>
    <w:rsid w:val="007A682D"/>
    <w:rsid w:val="007A7DAA"/>
    <w:rsid w:val="007B04FF"/>
    <w:rsid w:val="007B1415"/>
    <w:rsid w:val="007B3837"/>
    <w:rsid w:val="007B418F"/>
    <w:rsid w:val="007B4AE1"/>
    <w:rsid w:val="007B5781"/>
    <w:rsid w:val="007B5F24"/>
    <w:rsid w:val="007B6B06"/>
    <w:rsid w:val="007B7B2F"/>
    <w:rsid w:val="007C1663"/>
    <w:rsid w:val="007C27C8"/>
    <w:rsid w:val="007C294A"/>
    <w:rsid w:val="007C2A8C"/>
    <w:rsid w:val="007C466C"/>
    <w:rsid w:val="007D0C8B"/>
    <w:rsid w:val="007D108F"/>
    <w:rsid w:val="007D1195"/>
    <w:rsid w:val="007D136F"/>
    <w:rsid w:val="007D17A4"/>
    <w:rsid w:val="007D2A1C"/>
    <w:rsid w:val="007D43BE"/>
    <w:rsid w:val="007D5AEE"/>
    <w:rsid w:val="007D7535"/>
    <w:rsid w:val="007D75F9"/>
    <w:rsid w:val="007D7DC4"/>
    <w:rsid w:val="007E001C"/>
    <w:rsid w:val="007E112B"/>
    <w:rsid w:val="007E15D3"/>
    <w:rsid w:val="007E1D7C"/>
    <w:rsid w:val="007E22EF"/>
    <w:rsid w:val="007E3B3E"/>
    <w:rsid w:val="007E4207"/>
    <w:rsid w:val="007E5937"/>
    <w:rsid w:val="007E6AEE"/>
    <w:rsid w:val="007F5379"/>
    <w:rsid w:val="007F75A7"/>
    <w:rsid w:val="0080226C"/>
    <w:rsid w:val="00802B34"/>
    <w:rsid w:val="0080359C"/>
    <w:rsid w:val="00803724"/>
    <w:rsid w:val="00805A6E"/>
    <w:rsid w:val="00805E55"/>
    <w:rsid w:val="00806C21"/>
    <w:rsid w:val="00810625"/>
    <w:rsid w:val="00810984"/>
    <w:rsid w:val="00811FD4"/>
    <w:rsid w:val="008136F1"/>
    <w:rsid w:val="00813E84"/>
    <w:rsid w:val="00814A70"/>
    <w:rsid w:val="00815D78"/>
    <w:rsid w:val="00820175"/>
    <w:rsid w:val="00820274"/>
    <w:rsid w:val="00822FEC"/>
    <w:rsid w:val="00823F9D"/>
    <w:rsid w:val="0082669F"/>
    <w:rsid w:val="00826B08"/>
    <w:rsid w:val="00827E74"/>
    <w:rsid w:val="008303FE"/>
    <w:rsid w:val="008320C7"/>
    <w:rsid w:val="008322F4"/>
    <w:rsid w:val="00832E84"/>
    <w:rsid w:val="00833101"/>
    <w:rsid w:val="0083312E"/>
    <w:rsid w:val="00833F65"/>
    <w:rsid w:val="0083648B"/>
    <w:rsid w:val="00836719"/>
    <w:rsid w:val="008405C0"/>
    <w:rsid w:val="00840B2C"/>
    <w:rsid w:val="0084166B"/>
    <w:rsid w:val="00842EF1"/>
    <w:rsid w:val="00846A3B"/>
    <w:rsid w:val="008476C3"/>
    <w:rsid w:val="00847C64"/>
    <w:rsid w:val="00847E05"/>
    <w:rsid w:val="00850DB5"/>
    <w:rsid w:val="00851C7B"/>
    <w:rsid w:val="00853160"/>
    <w:rsid w:val="00853192"/>
    <w:rsid w:val="00853EC8"/>
    <w:rsid w:val="008546B7"/>
    <w:rsid w:val="00856624"/>
    <w:rsid w:val="00857BB7"/>
    <w:rsid w:val="00857C46"/>
    <w:rsid w:val="00861612"/>
    <w:rsid w:val="00861EDE"/>
    <w:rsid w:val="0086340B"/>
    <w:rsid w:val="00864BAA"/>
    <w:rsid w:val="00865E9E"/>
    <w:rsid w:val="008664BA"/>
    <w:rsid w:val="008664D7"/>
    <w:rsid w:val="008677D8"/>
    <w:rsid w:val="00867BB9"/>
    <w:rsid w:val="00871B8C"/>
    <w:rsid w:val="0087309C"/>
    <w:rsid w:val="00873E86"/>
    <w:rsid w:val="00875A49"/>
    <w:rsid w:val="00875DE3"/>
    <w:rsid w:val="008770D9"/>
    <w:rsid w:val="00877697"/>
    <w:rsid w:val="00882578"/>
    <w:rsid w:val="00883030"/>
    <w:rsid w:val="00884D00"/>
    <w:rsid w:val="00884F4A"/>
    <w:rsid w:val="00886C88"/>
    <w:rsid w:val="00890887"/>
    <w:rsid w:val="0089228F"/>
    <w:rsid w:val="0089395D"/>
    <w:rsid w:val="00893AB1"/>
    <w:rsid w:val="00896662"/>
    <w:rsid w:val="008A083C"/>
    <w:rsid w:val="008A084D"/>
    <w:rsid w:val="008A20F8"/>
    <w:rsid w:val="008A2E38"/>
    <w:rsid w:val="008A3901"/>
    <w:rsid w:val="008A3ED8"/>
    <w:rsid w:val="008A51DC"/>
    <w:rsid w:val="008A6AB7"/>
    <w:rsid w:val="008B1CE4"/>
    <w:rsid w:val="008B5181"/>
    <w:rsid w:val="008B6DB3"/>
    <w:rsid w:val="008B788F"/>
    <w:rsid w:val="008C0568"/>
    <w:rsid w:val="008C121E"/>
    <w:rsid w:val="008C28FE"/>
    <w:rsid w:val="008C2F9B"/>
    <w:rsid w:val="008C3697"/>
    <w:rsid w:val="008C3D32"/>
    <w:rsid w:val="008C4694"/>
    <w:rsid w:val="008C529F"/>
    <w:rsid w:val="008C598B"/>
    <w:rsid w:val="008C5CDB"/>
    <w:rsid w:val="008C5F82"/>
    <w:rsid w:val="008C6B8F"/>
    <w:rsid w:val="008D010A"/>
    <w:rsid w:val="008D1232"/>
    <w:rsid w:val="008D3278"/>
    <w:rsid w:val="008D3481"/>
    <w:rsid w:val="008D34A6"/>
    <w:rsid w:val="008D5634"/>
    <w:rsid w:val="008D5B6B"/>
    <w:rsid w:val="008D5D65"/>
    <w:rsid w:val="008D7412"/>
    <w:rsid w:val="008D7AAA"/>
    <w:rsid w:val="008E24E5"/>
    <w:rsid w:val="008E38A9"/>
    <w:rsid w:val="008E5659"/>
    <w:rsid w:val="008F0BAE"/>
    <w:rsid w:val="008F18D1"/>
    <w:rsid w:val="008F3261"/>
    <w:rsid w:val="008F5404"/>
    <w:rsid w:val="008F5D75"/>
    <w:rsid w:val="008F679B"/>
    <w:rsid w:val="008F7222"/>
    <w:rsid w:val="00902B57"/>
    <w:rsid w:val="00906436"/>
    <w:rsid w:val="009102F9"/>
    <w:rsid w:val="009107F4"/>
    <w:rsid w:val="00911E65"/>
    <w:rsid w:val="00912AD0"/>
    <w:rsid w:val="009149CD"/>
    <w:rsid w:val="00914E6B"/>
    <w:rsid w:val="00916A84"/>
    <w:rsid w:val="00916F9D"/>
    <w:rsid w:val="00920BBD"/>
    <w:rsid w:val="00920F48"/>
    <w:rsid w:val="0092168D"/>
    <w:rsid w:val="00924E1E"/>
    <w:rsid w:val="00927AC4"/>
    <w:rsid w:val="009300EE"/>
    <w:rsid w:val="009304B6"/>
    <w:rsid w:val="00930CD2"/>
    <w:rsid w:val="00932536"/>
    <w:rsid w:val="00934F1E"/>
    <w:rsid w:val="00935DFF"/>
    <w:rsid w:val="009404A6"/>
    <w:rsid w:val="00940ABA"/>
    <w:rsid w:val="009415F7"/>
    <w:rsid w:val="00941626"/>
    <w:rsid w:val="009424A8"/>
    <w:rsid w:val="00942D02"/>
    <w:rsid w:val="00944DDB"/>
    <w:rsid w:val="00945584"/>
    <w:rsid w:val="00946237"/>
    <w:rsid w:val="00946591"/>
    <w:rsid w:val="00951F00"/>
    <w:rsid w:val="009540AA"/>
    <w:rsid w:val="00954DE4"/>
    <w:rsid w:val="009554EB"/>
    <w:rsid w:val="009600C5"/>
    <w:rsid w:val="00961771"/>
    <w:rsid w:val="00963408"/>
    <w:rsid w:val="00963C08"/>
    <w:rsid w:val="0096603D"/>
    <w:rsid w:val="00966379"/>
    <w:rsid w:val="009669EC"/>
    <w:rsid w:val="009672F5"/>
    <w:rsid w:val="00967F0E"/>
    <w:rsid w:val="009712E4"/>
    <w:rsid w:val="009718F1"/>
    <w:rsid w:val="00972DE1"/>
    <w:rsid w:val="0097342D"/>
    <w:rsid w:val="00973E2C"/>
    <w:rsid w:val="00974330"/>
    <w:rsid w:val="00975236"/>
    <w:rsid w:val="009765AD"/>
    <w:rsid w:val="0097669D"/>
    <w:rsid w:val="009768AD"/>
    <w:rsid w:val="00977B04"/>
    <w:rsid w:val="009811AD"/>
    <w:rsid w:val="009843FB"/>
    <w:rsid w:val="00984C9D"/>
    <w:rsid w:val="00985921"/>
    <w:rsid w:val="00986C09"/>
    <w:rsid w:val="009871DB"/>
    <w:rsid w:val="00991F73"/>
    <w:rsid w:val="009924F6"/>
    <w:rsid w:val="009936B6"/>
    <w:rsid w:val="009962B7"/>
    <w:rsid w:val="00997809"/>
    <w:rsid w:val="0099799C"/>
    <w:rsid w:val="009A0363"/>
    <w:rsid w:val="009A5985"/>
    <w:rsid w:val="009A5C23"/>
    <w:rsid w:val="009A6EDA"/>
    <w:rsid w:val="009A71F7"/>
    <w:rsid w:val="009A72FC"/>
    <w:rsid w:val="009A79AB"/>
    <w:rsid w:val="009A7F08"/>
    <w:rsid w:val="009B0AF3"/>
    <w:rsid w:val="009B2188"/>
    <w:rsid w:val="009B302F"/>
    <w:rsid w:val="009B366A"/>
    <w:rsid w:val="009B3BBD"/>
    <w:rsid w:val="009B4AC6"/>
    <w:rsid w:val="009B561D"/>
    <w:rsid w:val="009B6B1F"/>
    <w:rsid w:val="009C08B5"/>
    <w:rsid w:val="009C145B"/>
    <w:rsid w:val="009C39A6"/>
    <w:rsid w:val="009C40DD"/>
    <w:rsid w:val="009C4257"/>
    <w:rsid w:val="009C4443"/>
    <w:rsid w:val="009C46A3"/>
    <w:rsid w:val="009C653E"/>
    <w:rsid w:val="009C77C3"/>
    <w:rsid w:val="009C78D7"/>
    <w:rsid w:val="009D0F85"/>
    <w:rsid w:val="009D1BAA"/>
    <w:rsid w:val="009D1F5C"/>
    <w:rsid w:val="009D3DD7"/>
    <w:rsid w:val="009D4908"/>
    <w:rsid w:val="009D604D"/>
    <w:rsid w:val="009D6A95"/>
    <w:rsid w:val="009E0141"/>
    <w:rsid w:val="009E16BD"/>
    <w:rsid w:val="009E3AB1"/>
    <w:rsid w:val="009E4CCC"/>
    <w:rsid w:val="009E5926"/>
    <w:rsid w:val="009E5D29"/>
    <w:rsid w:val="009E5E55"/>
    <w:rsid w:val="009E64F5"/>
    <w:rsid w:val="009E7969"/>
    <w:rsid w:val="009E7E34"/>
    <w:rsid w:val="009F1398"/>
    <w:rsid w:val="009F24FF"/>
    <w:rsid w:val="009F3C4D"/>
    <w:rsid w:val="009F4A1C"/>
    <w:rsid w:val="009F5801"/>
    <w:rsid w:val="009F5AC0"/>
    <w:rsid w:val="009F79EE"/>
    <w:rsid w:val="009F7C48"/>
    <w:rsid w:val="00A014F6"/>
    <w:rsid w:val="00A0715A"/>
    <w:rsid w:val="00A1093E"/>
    <w:rsid w:val="00A11C53"/>
    <w:rsid w:val="00A128D5"/>
    <w:rsid w:val="00A1358D"/>
    <w:rsid w:val="00A141C6"/>
    <w:rsid w:val="00A1447A"/>
    <w:rsid w:val="00A15327"/>
    <w:rsid w:val="00A15C44"/>
    <w:rsid w:val="00A21CC6"/>
    <w:rsid w:val="00A21D00"/>
    <w:rsid w:val="00A21D6E"/>
    <w:rsid w:val="00A24379"/>
    <w:rsid w:val="00A24F08"/>
    <w:rsid w:val="00A26D9E"/>
    <w:rsid w:val="00A2790A"/>
    <w:rsid w:val="00A307B2"/>
    <w:rsid w:val="00A30D8F"/>
    <w:rsid w:val="00A310F8"/>
    <w:rsid w:val="00A33BAD"/>
    <w:rsid w:val="00A33EED"/>
    <w:rsid w:val="00A35380"/>
    <w:rsid w:val="00A3748B"/>
    <w:rsid w:val="00A40BED"/>
    <w:rsid w:val="00A41288"/>
    <w:rsid w:val="00A41D91"/>
    <w:rsid w:val="00A422B8"/>
    <w:rsid w:val="00A42A06"/>
    <w:rsid w:val="00A42B8A"/>
    <w:rsid w:val="00A4323F"/>
    <w:rsid w:val="00A44A60"/>
    <w:rsid w:val="00A462B6"/>
    <w:rsid w:val="00A50683"/>
    <w:rsid w:val="00A51F05"/>
    <w:rsid w:val="00A520A0"/>
    <w:rsid w:val="00A558FF"/>
    <w:rsid w:val="00A56219"/>
    <w:rsid w:val="00A579B0"/>
    <w:rsid w:val="00A57B0A"/>
    <w:rsid w:val="00A626B2"/>
    <w:rsid w:val="00A64412"/>
    <w:rsid w:val="00A66B42"/>
    <w:rsid w:val="00A66F4E"/>
    <w:rsid w:val="00A71CC4"/>
    <w:rsid w:val="00A71ED9"/>
    <w:rsid w:val="00A72DD4"/>
    <w:rsid w:val="00A72EA3"/>
    <w:rsid w:val="00A7376C"/>
    <w:rsid w:val="00A73C0D"/>
    <w:rsid w:val="00A741B0"/>
    <w:rsid w:val="00A74430"/>
    <w:rsid w:val="00A81D2C"/>
    <w:rsid w:val="00A82C8B"/>
    <w:rsid w:val="00A83832"/>
    <w:rsid w:val="00A83C86"/>
    <w:rsid w:val="00A85611"/>
    <w:rsid w:val="00A859CD"/>
    <w:rsid w:val="00A872B9"/>
    <w:rsid w:val="00A87FE8"/>
    <w:rsid w:val="00A90376"/>
    <w:rsid w:val="00A919BF"/>
    <w:rsid w:val="00A959DF"/>
    <w:rsid w:val="00A95C60"/>
    <w:rsid w:val="00A96930"/>
    <w:rsid w:val="00A96D62"/>
    <w:rsid w:val="00A96EEA"/>
    <w:rsid w:val="00A975EE"/>
    <w:rsid w:val="00A979A4"/>
    <w:rsid w:val="00AA02CE"/>
    <w:rsid w:val="00AA2155"/>
    <w:rsid w:val="00AA27C9"/>
    <w:rsid w:val="00AA2AF4"/>
    <w:rsid w:val="00AA2B57"/>
    <w:rsid w:val="00AA4D46"/>
    <w:rsid w:val="00AA5871"/>
    <w:rsid w:val="00AA668F"/>
    <w:rsid w:val="00AA7B50"/>
    <w:rsid w:val="00AB0258"/>
    <w:rsid w:val="00AB112C"/>
    <w:rsid w:val="00AB1431"/>
    <w:rsid w:val="00AB2516"/>
    <w:rsid w:val="00AB3D57"/>
    <w:rsid w:val="00AB59A1"/>
    <w:rsid w:val="00AC0C6C"/>
    <w:rsid w:val="00AC0D57"/>
    <w:rsid w:val="00AC13F2"/>
    <w:rsid w:val="00AC3671"/>
    <w:rsid w:val="00AC6DC6"/>
    <w:rsid w:val="00AC7872"/>
    <w:rsid w:val="00AC792C"/>
    <w:rsid w:val="00AD2081"/>
    <w:rsid w:val="00AD4324"/>
    <w:rsid w:val="00AD7291"/>
    <w:rsid w:val="00AD74CD"/>
    <w:rsid w:val="00AE239A"/>
    <w:rsid w:val="00AE5631"/>
    <w:rsid w:val="00AE5B59"/>
    <w:rsid w:val="00AE69E9"/>
    <w:rsid w:val="00AE6A71"/>
    <w:rsid w:val="00AE6B81"/>
    <w:rsid w:val="00AF0E02"/>
    <w:rsid w:val="00AF19D0"/>
    <w:rsid w:val="00AF2C11"/>
    <w:rsid w:val="00AF32D1"/>
    <w:rsid w:val="00AF41ED"/>
    <w:rsid w:val="00AF43F0"/>
    <w:rsid w:val="00AF5342"/>
    <w:rsid w:val="00AF7106"/>
    <w:rsid w:val="00AF7CEC"/>
    <w:rsid w:val="00B00F9C"/>
    <w:rsid w:val="00B020F0"/>
    <w:rsid w:val="00B03443"/>
    <w:rsid w:val="00B04641"/>
    <w:rsid w:val="00B05D1D"/>
    <w:rsid w:val="00B1009F"/>
    <w:rsid w:val="00B10659"/>
    <w:rsid w:val="00B1086D"/>
    <w:rsid w:val="00B112ED"/>
    <w:rsid w:val="00B1165B"/>
    <w:rsid w:val="00B118DB"/>
    <w:rsid w:val="00B13138"/>
    <w:rsid w:val="00B1386C"/>
    <w:rsid w:val="00B14E73"/>
    <w:rsid w:val="00B16240"/>
    <w:rsid w:val="00B16F1A"/>
    <w:rsid w:val="00B24CCD"/>
    <w:rsid w:val="00B24DA3"/>
    <w:rsid w:val="00B2537D"/>
    <w:rsid w:val="00B261C9"/>
    <w:rsid w:val="00B26988"/>
    <w:rsid w:val="00B26A99"/>
    <w:rsid w:val="00B27A36"/>
    <w:rsid w:val="00B31F08"/>
    <w:rsid w:val="00B33D94"/>
    <w:rsid w:val="00B37030"/>
    <w:rsid w:val="00B37F94"/>
    <w:rsid w:val="00B401B5"/>
    <w:rsid w:val="00B40974"/>
    <w:rsid w:val="00B416D4"/>
    <w:rsid w:val="00B423A8"/>
    <w:rsid w:val="00B42576"/>
    <w:rsid w:val="00B4264D"/>
    <w:rsid w:val="00B42B2B"/>
    <w:rsid w:val="00B42C62"/>
    <w:rsid w:val="00B42F71"/>
    <w:rsid w:val="00B4479B"/>
    <w:rsid w:val="00B4555D"/>
    <w:rsid w:val="00B460E4"/>
    <w:rsid w:val="00B46719"/>
    <w:rsid w:val="00B46E46"/>
    <w:rsid w:val="00B5126F"/>
    <w:rsid w:val="00B5229B"/>
    <w:rsid w:val="00B526A9"/>
    <w:rsid w:val="00B52828"/>
    <w:rsid w:val="00B55B3C"/>
    <w:rsid w:val="00B5798B"/>
    <w:rsid w:val="00B6106B"/>
    <w:rsid w:val="00B61196"/>
    <w:rsid w:val="00B61283"/>
    <w:rsid w:val="00B61CE4"/>
    <w:rsid w:val="00B61EE1"/>
    <w:rsid w:val="00B6232A"/>
    <w:rsid w:val="00B635CD"/>
    <w:rsid w:val="00B63FF6"/>
    <w:rsid w:val="00B6426C"/>
    <w:rsid w:val="00B643C1"/>
    <w:rsid w:val="00B65E6E"/>
    <w:rsid w:val="00B667CE"/>
    <w:rsid w:val="00B6684D"/>
    <w:rsid w:val="00B66B7B"/>
    <w:rsid w:val="00B728C3"/>
    <w:rsid w:val="00B72C33"/>
    <w:rsid w:val="00B7413B"/>
    <w:rsid w:val="00B752DE"/>
    <w:rsid w:val="00B76DBA"/>
    <w:rsid w:val="00B771CA"/>
    <w:rsid w:val="00B77A69"/>
    <w:rsid w:val="00B82D0A"/>
    <w:rsid w:val="00B83291"/>
    <w:rsid w:val="00B83DFE"/>
    <w:rsid w:val="00B85BDE"/>
    <w:rsid w:val="00B85F76"/>
    <w:rsid w:val="00B9041C"/>
    <w:rsid w:val="00B9082E"/>
    <w:rsid w:val="00B91910"/>
    <w:rsid w:val="00B967D0"/>
    <w:rsid w:val="00B96F98"/>
    <w:rsid w:val="00B9723D"/>
    <w:rsid w:val="00B97A9B"/>
    <w:rsid w:val="00BA13FD"/>
    <w:rsid w:val="00BA14F6"/>
    <w:rsid w:val="00BA195E"/>
    <w:rsid w:val="00BA544D"/>
    <w:rsid w:val="00BA5558"/>
    <w:rsid w:val="00BA67C1"/>
    <w:rsid w:val="00BA762A"/>
    <w:rsid w:val="00BB1339"/>
    <w:rsid w:val="00BB3C68"/>
    <w:rsid w:val="00BC1410"/>
    <w:rsid w:val="00BC3E7B"/>
    <w:rsid w:val="00BC5D08"/>
    <w:rsid w:val="00BC5FE0"/>
    <w:rsid w:val="00BC6179"/>
    <w:rsid w:val="00BC6B12"/>
    <w:rsid w:val="00BD08B5"/>
    <w:rsid w:val="00BD0A16"/>
    <w:rsid w:val="00BD0B55"/>
    <w:rsid w:val="00BD60BA"/>
    <w:rsid w:val="00BD7EEF"/>
    <w:rsid w:val="00BE07D9"/>
    <w:rsid w:val="00BE0B91"/>
    <w:rsid w:val="00BE1D81"/>
    <w:rsid w:val="00BE2B43"/>
    <w:rsid w:val="00BE49B7"/>
    <w:rsid w:val="00BE7768"/>
    <w:rsid w:val="00BF1042"/>
    <w:rsid w:val="00BF190E"/>
    <w:rsid w:val="00BF4DF5"/>
    <w:rsid w:val="00BF7137"/>
    <w:rsid w:val="00BF7C33"/>
    <w:rsid w:val="00C00692"/>
    <w:rsid w:val="00C00986"/>
    <w:rsid w:val="00C03373"/>
    <w:rsid w:val="00C0380C"/>
    <w:rsid w:val="00C04B76"/>
    <w:rsid w:val="00C04CF2"/>
    <w:rsid w:val="00C0667D"/>
    <w:rsid w:val="00C067B0"/>
    <w:rsid w:val="00C06BA3"/>
    <w:rsid w:val="00C07CA5"/>
    <w:rsid w:val="00C07D76"/>
    <w:rsid w:val="00C1126D"/>
    <w:rsid w:val="00C11EDD"/>
    <w:rsid w:val="00C123A0"/>
    <w:rsid w:val="00C1305D"/>
    <w:rsid w:val="00C1431E"/>
    <w:rsid w:val="00C14C5D"/>
    <w:rsid w:val="00C15471"/>
    <w:rsid w:val="00C1590B"/>
    <w:rsid w:val="00C17A97"/>
    <w:rsid w:val="00C202D7"/>
    <w:rsid w:val="00C2047C"/>
    <w:rsid w:val="00C237F8"/>
    <w:rsid w:val="00C24A6F"/>
    <w:rsid w:val="00C253F3"/>
    <w:rsid w:val="00C2599A"/>
    <w:rsid w:val="00C25AD9"/>
    <w:rsid w:val="00C25F3C"/>
    <w:rsid w:val="00C26751"/>
    <w:rsid w:val="00C31DE1"/>
    <w:rsid w:val="00C32459"/>
    <w:rsid w:val="00C32DA7"/>
    <w:rsid w:val="00C3326C"/>
    <w:rsid w:val="00C33AA0"/>
    <w:rsid w:val="00C35092"/>
    <w:rsid w:val="00C357FD"/>
    <w:rsid w:val="00C35AB7"/>
    <w:rsid w:val="00C36DB7"/>
    <w:rsid w:val="00C3756F"/>
    <w:rsid w:val="00C37D3E"/>
    <w:rsid w:val="00C40587"/>
    <w:rsid w:val="00C4190A"/>
    <w:rsid w:val="00C41B27"/>
    <w:rsid w:val="00C42C03"/>
    <w:rsid w:val="00C45059"/>
    <w:rsid w:val="00C4538F"/>
    <w:rsid w:val="00C500C0"/>
    <w:rsid w:val="00C50968"/>
    <w:rsid w:val="00C5151E"/>
    <w:rsid w:val="00C51891"/>
    <w:rsid w:val="00C51968"/>
    <w:rsid w:val="00C53D9D"/>
    <w:rsid w:val="00C5419A"/>
    <w:rsid w:val="00C562D9"/>
    <w:rsid w:val="00C56C8C"/>
    <w:rsid w:val="00C57253"/>
    <w:rsid w:val="00C62E60"/>
    <w:rsid w:val="00C62F3C"/>
    <w:rsid w:val="00C6380F"/>
    <w:rsid w:val="00C6390B"/>
    <w:rsid w:val="00C6522E"/>
    <w:rsid w:val="00C654E6"/>
    <w:rsid w:val="00C6604C"/>
    <w:rsid w:val="00C701A2"/>
    <w:rsid w:val="00C7119E"/>
    <w:rsid w:val="00C71D25"/>
    <w:rsid w:val="00C72DA2"/>
    <w:rsid w:val="00C752D0"/>
    <w:rsid w:val="00C75915"/>
    <w:rsid w:val="00C8030C"/>
    <w:rsid w:val="00C816E3"/>
    <w:rsid w:val="00C8466C"/>
    <w:rsid w:val="00C86D45"/>
    <w:rsid w:val="00C905CB"/>
    <w:rsid w:val="00C90BD7"/>
    <w:rsid w:val="00C90F09"/>
    <w:rsid w:val="00C91772"/>
    <w:rsid w:val="00C934C0"/>
    <w:rsid w:val="00C94464"/>
    <w:rsid w:val="00C945C6"/>
    <w:rsid w:val="00C946CB"/>
    <w:rsid w:val="00C9554D"/>
    <w:rsid w:val="00C9558D"/>
    <w:rsid w:val="00C95F7D"/>
    <w:rsid w:val="00C96854"/>
    <w:rsid w:val="00C968F7"/>
    <w:rsid w:val="00CA2FDF"/>
    <w:rsid w:val="00CA3705"/>
    <w:rsid w:val="00CA4AC0"/>
    <w:rsid w:val="00CA6417"/>
    <w:rsid w:val="00CA7101"/>
    <w:rsid w:val="00CA748C"/>
    <w:rsid w:val="00CB10F3"/>
    <w:rsid w:val="00CB1ADB"/>
    <w:rsid w:val="00CB1AE5"/>
    <w:rsid w:val="00CB2593"/>
    <w:rsid w:val="00CB376D"/>
    <w:rsid w:val="00CB39A6"/>
    <w:rsid w:val="00CB430F"/>
    <w:rsid w:val="00CB45CC"/>
    <w:rsid w:val="00CB4EF0"/>
    <w:rsid w:val="00CB51D3"/>
    <w:rsid w:val="00CB6584"/>
    <w:rsid w:val="00CC02B4"/>
    <w:rsid w:val="00CC148F"/>
    <w:rsid w:val="00CC18B0"/>
    <w:rsid w:val="00CC2CF6"/>
    <w:rsid w:val="00CC3758"/>
    <w:rsid w:val="00CC379F"/>
    <w:rsid w:val="00CC4221"/>
    <w:rsid w:val="00CC4809"/>
    <w:rsid w:val="00CC4B94"/>
    <w:rsid w:val="00CC4EB0"/>
    <w:rsid w:val="00CC52E0"/>
    <w:rsid w:val="00CC6682"/>
    <w:rsid w:val="00CD1C1D"/>
    <w:rsid w:val="00CD31FB"/>
    <w:rsid w:val="00CD49D3"/>
    <w:rsid w:val="00CD4AEA"/>
    <w:rsid w:val="00CD565B"/>
    <w:rsid w:val="00CD5D1A"/>
    <w:rsid w:val="00CD5DA1"/>
    <w:rsid w:val="00CE0B28"/>
    <w:rsid w:val="00CE1F41"/>
    <w:rsid w:val="00CE2283"/>
    <w:rsid w:val="00CE5CB2"/>
    <w:rsid w:val="00CE5E44"/>
    <w:rsid w:val="00CE5FD7"/>
    <w:rsid w:val="00CE74A1"/>
    <w:rsid w:val="00CE7CDE"/>
    <w:rsid w:val="00CF162A"/>
    <w:rsid w:val="00CF1849"/>
    <w:rsid w:val="00CF297A"/>
    <w:rsid w:val="00CF2C90"/>
    <w:rsid w:val="00CF6AC7"/>
    <w:rsid w:val="00CF752E"/>
    <w:rsid w:val="00CF7F1C"/>
    <w:rsid w:val="00D00B84"/>
    <w:rsid w:val="00D00F74"/>
    <w:rsid w:val="00D01225"/>
    <w:rsid w:val="00D0166A"/>
    <w:rsid w:val="00D036C8"/>
    <w:rsid w:val="00D047C1"/>
    <w:rsid w:val="00D04C30"/>
    <w:rsid w:val="00D0589E"/>
    <w:rsid w:val="00D060BA"/>
    <w:rsid w:val="00D06CF5"/>
    <w:rsid w:val="00D075FC"/>
    <w:rsid w:val="00D1160A"/>
    <w:rsid w:val="00D129BF"/>
    <w:rsid w:val="00D12BA9"/>
    <w:rsid w:val="00D1378A"/>
    <w:rsid w:val="00D16004"/>
    <w:rsid w:val="00D16430"/>
    <w:rsid w:val="00D227FD"/>
    <w:rsid w:val="00D25D41"/>
    <w:rsid w:val="00D2622F"/>
    <w:rsid w:val="00D2692D"/>
    <w:rsid w:val="00D270F9"/>
    <w:rsid w:val="00D2794C"/>
    <w:rsid w:val="00D27A8C"/>
    <w:rsid w:val="00D31949"/>
    <w:rsid w:val="00D34ED5"/>
    <w:rsid w:val="00D36CC5"/>
    <w:rsid w:val="00D374AA"/>
    <w:rsid w:val="00D37A2A"/>
    <w:rsid w:val="00D37B42"/>
    <w:rsid w:val="00D43C0A"/>
    <w:rsid w:val="00D441FC"/>
    <w:rsid w:val="00D44286"/>
    <w:rsid w:val="00D44949"/>
    <w:rsid w:val="00D44E29"/>
    <w:rsid w:val="00D4659F"/>
    <w:rsid w:val="00D465DD"/>
    <w:rsid w:val="00D47C38"/>
    <w:rsid w:val="00D50939"/>
    <w:rsid w:val="00D5093C"/>
    <w:rsid w:val="00D511F5"/>
    <w:rsid w:val="00D51998"/>
    <w:rsid w:val="00D52766"/>
    <w:rsid w:val="00D54CD9"/>
    <w:rsid w:val="00D55015"/>
    <w:rsid w:val="00D5723B"/>
    <w:rsid w:val="00D573D5"/>
    <w:rsid w:val="00D60C4B"/>
    <w:rsid w:val="00D612A5"/>
    <w:rsid w:val="00D62436"/>
    <w:rsid w:val="00D629B9"/>
    <w:rsid w:val="00D63365"/>
    <w:rsid w:val="00D63E33"/>
    <w:rsid w:val="00D647AB"/>
    <w:rsid w:val="00D65A28"/>
    <w:rsid w:val="00D6683D"/>
    <w:rsid w:val="00D70332"/>
    <w:rsid w:val="00D70829"/>
    <w:rsid w:val="00D70B06"/>
    <w:rsid w:val="00D71175"/>
    <w:rsid w:val="00D72C2E"/>
    <w:rsid w:val="00D741CF"/>
    <w:rsid w:val="00D74A74"/>
    <w:rsid w:val="00D74CBC"/>
    <w:rsid w:val="00D763D8"/>
    <w:rsid w:val="00D76C3E"/>
    <w:rsid w:val="00D772E5"/>
    <w:rsid w:val="00D7742C"/>
    <w:rsid w:val="00D775AE"/>
    <w:rsid w:val="00D80A8F"/>
    <w:rsid w:val="00D81014"/>
    <w:rsid w:val="00D81102"/>
    <w:rsid w:val="00D81898"/>
    <w:rsid w:val="00D81AD4"/>
    <w:rsid w:val="00D82AF6"/>
    <w:rsid w:val="00D82B34"/>
    <w:rsid w:val="00D82C2C"/>
    <w:rsid w:val="00D82D80"/>
    <w:rsid w:val="00D83299"/>
    <w:rsid w:val="00D833DB"/>
    <w:rsid w:val="00D839E1"/>
    <w:rsid w:val="00D84EB9"/>
    <w:rsid w:val="00D869F2"/>
    <w:rsid w:val="00D90334"/>
    <w:rsid w:val="00D9149B"/>
    <w:rsid w:val="00D91B53"/>
    <w:rsid w:val="00D92076"/>
    <w:rsid w:val="00D92162"/>
    <w:rsid w:val="00D9232A"/>
    <w:rsid w:val="00D93A08"/>
    <w:rsid w:val="00D94033"/>
    <w:rsid w:val="00D94D97"/>
    <w:rsid w:val="00DA3816"/>
    <w:rsid w:val="00DA382A"/>
    <w:rsid w:val="00DA4704"/>
    <w:rsid w:val="00DA4A3C"/>
    <w:rsid w:val="00DA5C96"/>
    <w:rsid w:val="00DA5ED3"/>
    <w:rsid w:val="00DA65E1"/>
    <w:rsid w:val="00DA6A03"/>
    <w:rsid w:val="00DA6B58"/>
    <w:rsid w:val="00DA73A9"/>
    <w:rsid w:val="00DB2552"/>
    <w:rsid w:val="00DB3186"/>
    <w:rsid w:val="00DB3E27"/>
    <w:rsid w:val="00DB4C72"/>
    <w:rsid w:val="00DB5C00"/>
    <w:rsid w:val="00DB5F62"/>
    <w:rsid w:val="00DB6246"/>
    <w:rsid w:val="00DB665E"/>
    <w:rsid w:val="00DB7746"/>
    <w:rsid w:val="00DB7A60"/>
    <w:rsid w:val="00DC2E8A"/>
    <w:rsid w:val="00DC3642"/>
    <w:rsid w:val="00DC606C"/>
    <w:rsid w:val="00DC6642"/>
    <w:rsid w:val="00DD2669"/>
    <w:rsid w:val="00DD3051"/>
    <w:rsid w:val="00DD453F"/>
    <w:rsid w:val="00DD4F4A"/>
    <w:rsid w:val="00DD525F"/>
    <w:rsid w:val="00DD583E"/>
    <w:rsid w:val="00DD5FD2"/>
    <w:rsid w:val="00DD61E0"/>
    <w:rsid w:val="00DD67FC"/>
    <w:rsid w:val="00DD7C77"/>
    <w:rsid w:val="00DE1AA0"/>
    <w:rsid w:val="00DE33C2"/>
    <w:rsid w:val="00DE3E20"/>
    <w:rsid w:val="00DE5588"/>
    <w:rsid w:val="00DE72A3"/>
    <w:rsid w:val="00DE7507"/>
    <w:rsid w:val="00DF67F3"/>
    <w:rsid w:val="00DF6D36"/>
    <w:rsid w:val="00E00D9D"/>
    <w:rsid w:val="00E017AC"/>
    <w:rsid w:val="00E01C48"/>
    <w:rsid w:val="00E04451"/>
    <w:rsid w:val="00E05258"/>
    <w:rsid w:val="00E05B8C"/>
    <w:rsid w:val="00E070F0"/>
    <w:rsid w:val="00E1012F"/>
    <w:rsid w:val="00E1245C"/>
    <w:rsid w:val="00E1327B"/>
    <w:rsid w:val="00E156C5"/>
    <w:rsid w:val="00E20460"/>
    <w:rsid w:val="00E20BB2"/>
    <w:rsid w:val="00E229BC"/>
    <w:rsid w:val="00E23FF4"/>
    <w:rsid w:val="00E25F08"/>
    <w:rsid w:val="00E32EED"/>
    <w:rsid w:val="00E33D1C"/>
    <w:rsid w:val="00E34317"/>
    <w:rsid w:val="00E35502"/>
    <w:rsid w:val="00E4197B"/>
    <w:rsid w:val="00E42179"/>
    <w:rsid w:val="00E43850"/>
    <w:rsid w:val="00E44610"/>
    <w:rsid w:val="00E47942"/>
    <w:rsid w:val="00E523C5"/>
    <w:rsid w:val="00E52CF9"/>
    <w:rsid w:val="00E55917"/>
    <w:rsid w:val="00E55C54"/>
    <w:rsid w:val="00E56DFF"/>
    <w:rsid w:val="00E57341"/>
    <w:rsid w:val="00E577D4"/>
    <w:rsid w:val="00E60CC7"/>
    <w:rsid w:val="00E60E84"/>
    <w:rsid w:val="00E61319"/>
    <w:rsid w:val="00E62A9D"/>
    <w:rsid w:val="00E62D33"/>
    <w:rsid w:val="00E6571C"/>
    <w:rsid w:val="00E6605D"/>
    <w:rsid w:val="00E66333"/>
    <w:rsid w:val="00E66B79"/>
    <w:rsid w:val="00E7260A"/>
    <w:rsid w:val="00E733CD"/>
    <w:rsid w:val="00E73B93"/>
    <w:rsid w:val="00E73C83"/>
    <w:rsid w:val="00E765F3"/>
    <w:rsid w:val="00E77657"/>
    <w:rsid w:val="00E8138E"/>
    <w:rsid w:val="00E8140C"/>
    <w:rsid w:val="00E82332"/>
    <w:rsid w:val="00E83103"/>
    <w:rsid w:val="00E83E2E"/>
    <w:rsid w:val="00E8688D"/>
    <w:rsid w:val="00E903C6"/>
    <w:rsid w:val="00E90873"/>
    <w:rsid w:val="00E94974"/>
    <w:rsid w:val="00E95816"/>
    <w:rsid w:val="00E969EA"/>
    <w:rsid w:val="00E97FC0"/>
    <w:rsid w:val="00EA0A94"/>
    <w:rsid w:val="00EA16E6"/>
    <w:rsid w:val="00EA1D98"/>
    <w:rsid w:val="00EA34AA"/>
    <w:rsid w:val="00EA5011"/>
    <w:rsid w:val="00EA61CB"/>
    <w:rsid w:val="00EA77EB"/>
    <w:rsid w:val="00EB008A"/>
    <w:rsid w:val="00EB1E2C"/>
    <w:rsid w:val="00EB2127"/>
    <w:rsid w:val="00EB290D"/>
    <w:rsid w:val="00EB6527"/>
    <w:rsid w:val="00EB6B27"/>
    <w:rsid w:val="00EB72EE"/>
    <w:rsid w:val="00EB7320"/>
    <w:rsid w:val="00EC053C"/>
    <w:rsid w:val="00EC12CB"/>
    <w:rsid w:val="00EC2517"/>
    <w:rsid w:val="00EC381A"/>
    <w:rsid w:val="00EC386A"/>
    <w:rsid w:val="00EC3AE6"/>
    <w:rsid w:val="00EC3BE3"/>
    <w:rsid w:val="00EC5313"/>
    <w:rsid w:val="00EC5A53"/>
    <w:rsid w:val="00EC5EDA"/>
    <w:rsid w:val="00EC7F52"/>
    <w:rsid w:val="00ED0CEC"/>
    <w:rsid w:val="00ED1068"/>
    <w:rsid w:val="00ED1437"/>
    <w:rsid w:val="00ED16AC"/>
    <w:rsid w:val="00ED1FA5"/>
    <w:rsid w:val="00ED246B"/>
    <w:rsid w:val="00ED4801"/>
    <w:rsid w:val="00ED5814"/>
    <w:rsid w:val="00ED7C81"/>
    <w:rsid w:val="00ED7CAE"/>
    <w:rsid w:val="00EE06AD"/>
    <w:rsid w:val="00EE17B2"/>
    <w:rsid w:val="00EE1F99"/>
    <w:rsid w:val="00EE36C9"/>
    <w:rsid w:val="00EE36D8"/>
    <w:rsid w:val="00EE3D82"/>
    <w:rsid w:val="00EE5B8C"/>
    <w:rsid w:val="00EE6061"/>
    <w:rsid w:val="00EE72F6"/>
    <w:rsid w:val="00EE76AA"/>
    <w:rsid w:val="00EF1782"/>
    <w:rsid w:val="00EF2356"/>
    <w:rsid w:val="00EF2AD6"/>
    <w:rsid w:val="00EF2BB8"/>
    <w:rsid w:val="00EF49FA"/>
    <w:rsid w:val="00EF4BE6"/>
    <w:rsid w:val="00EF68BF"/>
    <w:rsid w:val="00EF7A7B"/>
    <w:rsid w:val="00F00A36"/>
    <w:rsid w:val="00F00C62"/>
    <w:rsid w:val="00F00DB1"/>
    <w:rsid w:val="00F011EF"/>
    <w:rsid w:val="00F016DE"/>
    <w:rsid w:val="00F020AB"/>
    <w:rsid w:val="00F05D8A"/>
    <w:rsid w:val="00F05DB9"/>
    <w:rsid w:val="00F063A8"/>
    <w:rsid w:val="00F07541"/>
    <w:rsid w:val="00F145E8"/>
    <w:rsid w:val="00F1578F"/>
    <w:rsid w:val="00F16442"/>
    <w:rsid w:val="00F16503"/>
    <w:rsid w:val="00F16524"/>
    <w:rsid w:val="00F16B6F"/>
    <w:rsid w:val="00F16CB4"/>
    <w:rsid w:val="00F174C5"/>
    <w:rsid w:val="00F205DC"/>
    <w:rsid w:val="00F209F1"/>
    <w:rsid w:val="00F20C93"/>
    <w:rsid w:val="00F22622"/>
    <w:rsid w:val="00F23304"/>
    <w:rsid w:val="00F25BB3"/>
    <w:rsid w:val="00F274FF"/>
    <w:rsid w:val="00F31F32"/>
    <w:rsid w:val="00F3274F"/>
    <w:rsid w:val="00F35477"/>
    <w:rsid w:val="00F3738E"/>
    <w:rsid w:val="00F40970"/>
    <w:rsid w:val="00F415DC"/>
    <w:rsid w:val="00F42A92"/>
    <w:rsid w:val="00F44031"/>
    <w:rsid w:val="00F4414E"/>
    <w:rsid w:val="00F45FAA"/>
    <w:rsid w:val="00F46F5D"/>
    <w:rsid w:val="00F476C2"/>
    <w:rsid w:val="00F50733"/>
    <w:rsid w:val="00F50AFF"/>
    <w:rsid w:val="00F50EFA"/>
    <w:rsid w:val="00F516DE"/>
    <w:rsid w:val="00F535A7"/>
    <w:rsid w:val="00F53E4B"/>
    <w:rsid w:val="00F572B5"/>
    <w:rsid w:val="00F57BA1"/>
    <w:rsid w:val="00F57DC4"/>
    <w:rsid w:val="00F61BE0"/>
    <w:rsid w:val="00F63C60"/>
    <w:rsid w:val="00F65752"/>
    <w:rsid w:val="00F65B04"/>
    <w:rsid w:val="00F67095"/>
    <w:rsid w:val="00F717FA"/>
    <w:rsid w:val="00F71AB0"/>
    <w:rsid w:val="00F729B9"/>
    <w:rsid w:val="00F737FF"/>
    <w:rsid w:val="00F739FC"/>
    <w:rsid w:val="00F73EB3"/>
    <w:rsid w:val="00F74497"/>
    <w:rsid w:val="00F752A3"/>
    <w:rsid w:val="00F75CC2"/>
    <w:rsid w:val="00F7724F"/>
    <w:rsid w:val="00F7762C"/>
    <w:rsid w:val="00F77E21"/>
    <w:rsid w:val="00F80517"/>
    <w:rsid w:val="00F80A8F"/>
    <w:rsid w:val="00F818AF"/>
    <w:rsid w:val="00F81D73"/>
    <w:rsid w:val="00F839A7"/>
    <w:rsid w:val="00F906F3"/>
    <w:rsid w:val="00F90701"/>
    <w:rsid w:val="00F91081"/>
    <w:rsid w:val="00F927DD"/>
    <w:rsid w:val="00F94B43"/>
    <w:rsid w:val="00F95334"/>
    <w:rsid w:val="00F9586E"/>
    <w:rsid w:val="00F97041"/>
    <w:rsid w:val="00F97D4A"/>
    <w:rsid w:val="00F97E73"/>
    <w:rsid w:val="00FA0586"/>
    <w:rsid w:val="00FA0A28"/>
    <w:rsid w:val="00FA2C57"/>
    <w:rsid w:val="00FA61BA"/>
    <w:rsid w:val="00FA6FA0"/>
    <w:rsid w:val="00FB2EED"/>
    <w:rsid w:val="00FB3871"/>
    <w:rsid w:val="00FB3DAC"/>
    <w:rsid w:val="00FB41D2"/>
    <w:rsid w:val="00FB4710"/>
    <w:rsid w:val="00FB59E8"/>
    <w:rsid w:val="00FB6748"/>
    <w:rsid w:val="00FB6817"/>
    <w:rsid w:val="00FC0A48"/>
    <w:rsid w:val="00FC0E9E"/>
    <w:rsid w:val="00FC1554"/>
    <w:rsid w:val="00FC216A"/>
    <w:rsid w:val="00FC22D5"/>
    <w:rsid w:val="00FC2AD4"/>
    <w:rsid w:val="00FC362B"/>
    <w:rsid w:val="00FC3DF3"/>
    <w:rsid w:val="00FC602C"/>
    <w:rsid w:val="00FC63CD"/>
    <w:rsid w:val="00FD06AD"/>
    <w:rsid w:val="00FD07AD"/>
    <w:rsid w:val="00FD0E44"/>
    <w:rsid w:val="00FD115A"/>
    <w:rsid w:val="00FD1D03"/>
    <w:rsid w:val="00FD24BF"/>
    <w:rsid w:val="00FD4212"/>
    <w:rsid w:val="00FE048F"/>
    <w:rsid w:val="00FE4611"/>
    <w:rsid w:val="00FE6C07"/>
    <w:rsid w:val="00FF1B97"/>
    <w:rsid w:val="00FF36F3"/>
    <w:rsid w:val="00FF4C07"/>
    <w:rsid w:val="00FF5689"/>
    <w:rsid w:val="00FF6EA2"/>
    <w:rsid w:val="00FF77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96F3044"/>
  <w15:docId w15:val="{7ACEE1B2-7A6D-4284-8372-42F2DA8D6F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5419A"/>
    <w:pPr>
      <w:spacing w:after="200" w:line="276" w:lineRule="auto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63252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64CE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Heading3">
    <w:name w:val="heading 3"/>
    <w:basedOn w:val="Normal"/>
    <w:link w:val="Heading3Char"/>
    <w:uiPriority w:val="9"/>
    <w:qFormat/>
    <w:rsid w:val="00D6683D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C5419A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419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419A"/>
    <w:rPr>
      <w:rFonts w:ascii="Segoe UI" w:hAnsi="Segoe UI" w:cs="Segoe UI"/>
      <w:sz w:val="18"/>
      <w:szCs w:val="18"/>
      <w:lang w:val="en-US"/>
    </w:rPr>
  </w:style>
  <w:style w:type="character" w:customStyle="1" w:styleId="apple-converted-space">
    <w:name w:val="apple-converted-space"/>
    <w:basedOn w:val="DefaultParagraphFont"/>
    <w:rsid w:val="000D5275"/>
  </w:style>
  <w:style w:type="character" w:styleId="Emphasis">
    <w:name w:val="Emphasis"/>
    <w:basedOn w:val="DefaultParagraphFont"/>
    <w:uiPriority w:val="20"/>
    <w:qFormat/>
    <w:rsid w:val="000D5275"/>
    <w:rPr>
      <w:i/>
      <w:iCs/>
    </w:rPr>
  </w:style>
  <w:style w:type="character" w:customStyle="1" w:styleId="mb">
    <w:name w:val="mb"/>
    <w:basedOn w:val="DefaultParagraphFont"/>
    <w:rsid w:val="005712F6"/>
  </w:style>
  <w:style w:type="character" w:customStyle="1" w:styleId="scp">
    <w:name w:val="scp"/>
    <w:basedOn w:val="DefaultParagraphFont"/>
    <w:rsid w:val="005712F6"/>
  </w:style>
  <w:style w:type="character" w:customStyle="1" w:styleId="Heading3Char">
    <w:name w:val="Heading 3 Char"/>
    <w:basedOn w:val="DefaultParagraphFont"/>
    <w:link w:val="Heading3"/>
    <w:uiPriority w:val="9"/>
    <w:rsid w:val="00D6683D"/>
    <w:rPr>
      <w:rFonts w:ascii="Times New Roman" w:eastAsia="Times New Roman" w:hAnsi="Times New Roman" w:cs="Times New Roman"/>
      <w:b/>
      <w:bCs/>
      <w:sz w:val="27"/>
      <w:szCs w:val="27"/>
      <w:lang w:eastAsia="en-CA"/>
    </w:rPr>
  </w:style>
  <w:style w:type="paragraph" w:customStyle="1" w:styleId="svarticle">
    <w:name w:val="svarticle"/>
    <w:basedOn w:val="Normal"/>
    <w:rsid w:val="00D6683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character" w:styleId="Hyperlink">
    <w:name w:val="Hyperlink"/>
    <w:basedOn w:val="DefaultParagraphFont"/>
    <w:uiPriority w:val="99"/>
    <w:unhideWhenUsed/>
    <w:rsid w:val="00D6683D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916A84"/>
    <w:pPr>
      <w:ind w:left="720"/>
      <w:contextualSpacing/>
    </w:pPr>
  </w:style>
  <w:style w:type="character" w:customStyle="1" w:styleId="inline-l2-heading">
    <w:name w:val="inline-l2-heading"/>
    <w:basedOn w:val="DefaultParagraphFont"/>
    <w:rsid w:val="00F00C62"/>
  </w:style>
  <w:style w:type="paragraph" w:styleId="NormalWeb">
    <w:name w:val="Normal (Web)"/>
    <w:basedOn w:val="Normal"/>
    <w:uiPriority w:val="99"/>
    <w:unhideWhenUsed/>
    <w:rsid w:val="00F00C6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paragraph" w:styleId="CommentText">
    <w:name w:val="annotation text"/>
    <w:basedOn w:val="Normal"/>
    <w:link w:val="CommentTextChar"/>
    <w:uiPriority w:val="99"/>
    <w:unhideWhenUsed/>
    <w:rsid w:val="00146FF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46FF1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3252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32523"/>
    <w:rPr>
      <w:b/>
      <w:bCs/>
      <w:sz w:val="20"/>
      <w:szCs w:val="20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632523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64CEF"/>
    <w:rPr>
      <w:rFonts w:asciiTheme="majorHAnsi" w:eastAsiaTheme="majorEastAsia" w:hAnsiTheme="majorHAnsi" w:cstheme="majorBidi"/>
      <w:b/>
      <w:bCs/>
      <w:color w:val="5B9BD5" w:themeColor="accent1"/>
      <w:sz w:val="26"/>
      <w:szCs w:val="26"/>
      <w:lang w:val="en-US"/>
    </w:rPr>
  </w:style>
  <w:style w:type="paragraph" w:customStyle="1" w:styleId="p">
    <w:name w:val="p"/>
    <w:basedOn w:val="Normal"/>
    <w:rsid w:val="00A66B4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paragraph" w:customStyle="1" w:styleId="Default">
    <w:name w:val="Default"/>
    <w:rsid w:val="002D7985"/>
    <w:pPr>
      <w:autoSpaceDE w:val="0"/>
      <w:autoSpaceDN w:val="0"/>
      <w:adjustRightInd w:val="0"/>
      <w:spacing w:after="0" w:line="240" w:lineRule="auto"/>
    </w:pPr>
    <w:rPr>
      <w:rFonts w:ascii="ITC Symbol Std Book" w:hAnsi="ITC Symbol Std Book" w:cs="ITC Symbol Std Book"/>
      <w:color w:val="000000"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B020F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020F0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B020F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020F0"/>
    <w:rPr>
      <w:lang w:val="en-US"/>
    </w:rPr>
  </w:style>
  <w:style w:type="paragraph" w:styleId="Revision">
    <w:name w:val="Revision"/>
    <w:hidden/>
    <w:uiPriority w:val="99"/>
    <w:semiHidden/>
    <w:rsid w:val="00946591"/>
    <w:pPr>
      <w:spacing w:after="0" w:line="240" w:lineRule="auto"/>
    </w:pPr>
    <w:rPr>
      <w:lang w:val="en-US"/>
    </w:rPr>
  </w:style>
  <w:style w:type="character" w:styleId="Strong">
    <w:name w:val="Strong"/>
    <w:basedOn w:val="DefaultParagraphFont"/>
    <w:uiPriority w:val="22"/>
    <w:qFormat/>
    <w:rsid w:val="00EF4BE6"/>
    <w:rPr>
      <w:b/>
      <w:bCs/>
    </w:rPr>
  </w:style>
  <w:style w:type="character" w:styleId="Mention">
    <w:name w:val="Mention"/>
    <w:basedOn w:val="DefaultParagraphFont"/>
    <w:uiPriority w:val="99"/>
    <w:semiHidden/>
    <w:unhideWhenUsed/>
    <w:rsid w:val="008D7412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195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73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7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1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68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76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410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886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448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192293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827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390088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59558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696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114695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635503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468496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617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242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23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84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81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14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05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08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15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329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665538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4718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33397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03093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880146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8588088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04078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976449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8627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158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392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608C5DC-C0F0-4119-AB84-7B49B72E5F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9</TotalTime>
  <Pages>1</Pages>
  <Words>782</Words>
  <Characters>4461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ent Johnston</dc:creator>
  <cp:lastModifiedBy>Brent Johnston</cp:lastModifiedBy>
  <cp:revision>7</cp:revision>
  <dcterms:created xsi:type="dcterms:W3CDTF">2017-10-13T12:57:00Z</dcterms:created>
  <dcterms:modified xsi:type="dcterms:W3CDTF">2017-10-13T19:12:00Z</dcterms:modified>
</cp:coreProperties>
</file>